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767EB8" w14:textId="176F3B6F" w:rsidR="00523921" w:rsidRPr="00CF32D1" w:rsidRDefault="00523921" w:rsidP="00523921">
      <w:pPr>
        <w:rPr>
          <w:rFonts w:ascii="Garamond" w:hAnsi="Garamond"/>
          <w:b/>
          <w:bCs/>
          <w:sz w:val="32"/>
          <w:szCs w:val="32"/>
          <w:lang w:val="en-US"/>
        </w:rPr>
      </w:pPr>
      <w:r>
        <w:rPr>
          <w:rFonts w:ascii="Garamond" w:hAnsi="Garamond"/>
          <w:b/>
          <w:bCs/>
          <w:sz w:val="32"/>
          <w:szCs w:val="32"/>
          <w:lang w:val="en-US"/>
        </w:rPr>
        <w:t>Online Appendix for “</w:t>
      </w:r>
      <w:r w:rsidRPr="00CF32D1">
        <w:rPr>
          <w:rFonts w:ascii="Garamond" w:hAnsi="Garamond"/>
          <w:b/>
          <w:bCs/>
          <w:sz w:val="32"/>
          <w:szCs w:val="32"/>
          <w:lang w:val="en-US"/>
        </w:rPr>
        <w:t>Whom Do We Naturalize? A Factorial Survey on Naturalization Preferences in Germany</w:t>
      </w:r>
      <w:r>
        <w:rPr>
          <w:rFonts w:ascii="Garamond" w:hAnsi="Garamond"/>
          <w:b/>
          <w:bCs/>
          <w:sz w:val="32"/>
          <w:szCs w:val="32"/>
          <w:lang w:val="en-US"/>
        </w:rPr>
        <w:t>”</w:t>
      </w:r>
    </w:p>
    <w:p w14:paraId="28E8396E" w14:textId="77777777" w:rsidR="00523921" w:rsidRDefault="00523921" w:rsidP="00523921">
      <w:pPr>
        <w:rPr>
          <w:rFonts w:ascii="Garamond" w:hAnsi="Garamond"/>
          <w:sz w:val="32"/>
          <w:szCs w:val="32"/>
          <w:lang w:val="en-US"/>
        </w:rPr>
      </w:pPr>
    </w:p>
    <w:p w14:paraId="6FEFE99B" w14:textId="77777777" w:rsidR="00523921" w:rsidRPr="00484591" w:rsidRDefault="00523921" w:rsidP="00523921">
      <w:pPr>
        <w:rPr>
          <w:rFonts w:ascii="Garamond" w:hAnsi="Garamond"/>
          <w:sz w:val="28"/>
          <w:szCs w:val="28"/>
          <w:vertAlign w:val="superscript"/>
          <w:lang w:val="en-US"/>
        </w:rPr>
      </w:pPr>
      <w:r>
        <w:rPr>
          <w:rFonts w:ascii="Garamond" w:hAnsi="Garamond"/>
          <w:sz w:val="28"/>
          <w:szCs w:val="28"/>
          <w:lang w:val="en-US"/>
        </w:rPr>
        <w:t>Fabian Gülzau</w:t>
      </w:r>
      <w:r>
        <w:rPr>
          <w:rFonts w:ascii="Garamond" w:hAnsi="Garamond"/>
          <w:sz w:val="28"/>
          <w:szCs w:val="28"/>
          <w:vertAlign w:val="superscript"/>
          <w:lang w:val="en-US"/>
        </w:rPr>
        <w:t>a</w:t>
      </w:r>
    </w:p>
    <w:p w14:paraId="61E1C56F" w14:textId="77777777" w:rsidR="00523921" w:rsidRDefault="00523921" w:rsidP="00523921">
      <w:pPr>
        <w:rPr>
          <w:rFonts w:ascii="Garamond" w:hAnsi="Garamond"/>
          <w:sz w:val="28"/>
          <w:szCs w:val="28"/>
          <w:lang w:val="en-US"/>
        </w:rPr>
      </w:pPr>
    </w:p>
    <w:p w14:paraId="2D602358" w14:textId="77777777" w:rsidR="00523921" w:rsidRDefault="00523921" w:rsidP="00523921">
      <w:pPr>
        <w:rPr>
          <w:rFonts w:ascii="Garamond" w:hAnsi="Garamond"/>
          <w:lang w:val="en-US"/>
        </w:rPr>
      </w:pPr>
      <w:r>
        <w:rPr>
          <w:rFonts w:ascii="Garamond" w:hAnsi="Garamond"/>
          <w:vertAlign w:val="superscript"/>
          <w:lang w:val="en-US"/>
        </w:rPr>
        <w:t>a</w:t>
      </w:r>
      <w:r w:rsidRPr="00484591">
        <w:rPr>
          <w:rFonts w:ascii="Garamond" w:hAnsi="Garamond"/>
          <w:lang w:val="en-US"/>
        </w:rPr>
        <w:t>Scientific Staff of the German Expert Council on Integration and Migration</w:t>
      </w:r>
      <w:r>
        <w:rPr>
          <w:rFonts w:ascii="Garamond" w:hAnsi="Garamond"/>
          <w:lang w:val="en-US"/>
        </w:rPr>
        <w:t>, Berlin, Germany</w:t>
      </w:r>
    </w:p>
    <w:p w14:paraId="5C38AFA6" w14:textId="77777777" w:rsidR="00523921" w:rsidRDefault="00523921" w:rsidP="00523921">
      <w:pPr>
        <w:rPr>
          <w:rFonts w:ascii="Garamond" w:hAnsi="Garamond"/>
          <w:lang w:val="en-US"/>
        </w:rPr>
      </w:pPr>
    </w:p>
    <w:p w14:paraId="05B7547E" w14:textId="77777777" w:rsidR="00523921" w:rsidRPr="00484591" w:rsidRDefault="00523921" w:rsidP="00523921">
      <w:pPr>
        <w:rPr>
          <w:rFonts w:ascii="Garamond" w:hAnsi="Garamond"/>
          <w:b/>
          <w:bCs/>
          <w:sz w:val="20"/>
          <w:szCs w:val="20"/>
          <w:lang w:val="en-US"/>
        </w:rPr>
      </w:pPr>
      <w:r w:rsidRPr="00484591">
        <w:rPr>
          <w:rFonts w:ascii="Garamond" w:hAnsi="Garamond"/>
          <w:b/>
          <w:bCs/>
          <w:sz w:val="20"/>
          <w:szCs w:val="20"/>
          <w:lang w:val="en-US"/>
        </w:rPr>
        <w:t>ABSTRACT</w:t>
      </w:r>
    </w:p>
    <w:p w14:paraId="65310970" w14:textId="77777777" w:rsidR="00523921" w:rsidRDefault="00523921" w:rsidP="00523921">
      <w:pPr>
        <w:rPr>
          <w:rFonts w:ascii="Garamond" w:hAnsi="Garamond"/>
          <w:lang w:val="en-US"/>
        </w:rPr>
      </w:pPr>
    </w:p>
    <w:p w14:paraId="2543F936" w14:textId="77777777" w:rsidR="00523921" w:rsidRDefault="00523921" w:rsidP="00523921">
      <w:pPr>
        <w:rPr>
          <w:rFonts w:ascii="Garamond" w:hAnsi="Garamond"/>
          <w:lang w:val="en-US"/>
        </w:rPr>
      </w:pPr>
    </w:p>
    <w:p w14:paraId="3BBC5932" w14:textId="77777777" w:rsidR="00523921" w:rsidRDefault="00523921" w:rsidP="00523921">
      <w:pPr>
        <w:rPr>
          <w:rFonts w:ascii="Garamond" w:hAnsi="Garamond"/>
          <w:lang w:val="en-US"/>
        </w:rPr>
      </w:pPr>
    </w:p>
    <w:p w14:paraId="43B69F11" w14:textId="77777777" w:rsidR="00523921" w:rsidRDefault="00523921" w:rsidP="00523921">
      <w:pPr>
        <w:rPr>
          <w:rFonts w:ascii="Garamond" w:hAnsi="Garamond"/>
          <w:b/>
          <w:bCs/>
          <w:sz w:val="20"/>
          <w:szCs w:val="20"/>
          <w:lang w:val="en-US"/>
        </w:rPr>
      </w:pPr>
      <w:r w:rsidRPr="00484591">
        <w:rPr>
          <w:rFonts w:ascii="Garamond" w:hAnsi="Garamond"/>
          <w:b/>
          <w:bCs/>
          <w:sz w:val="20"/>
          <w:szCs w:val="20"/>
          <w:lang w:val="en-US"/>
        </w:rPr>
        <w:t>KEYWORDS</w:t>
      </w:r>
    </w:p>
    <w:p w14:paraId="50012917" w14:textId="77777777" w:rsidR="00523921" w:rsidRPr="00484591" w:rsidRDefault="00523921" w:rsidP="00523921">
      <w:pPr>
        <w:rPr>
          <w:rFonts w:ascii="Garamond" w:hAnsi="Garamond"/>
          <w:lang w:val="en-US"/>
        </w:rPr>
      </w:pPr>
      <w:r w:rsidRPr="00484591">
        <w:rPr>
          <w:rFonts w:ascii="Garamond" w:hAnsi="Garamond"/>
          <w:lang w:val="en-US"/>
        </w:rPr>
        <w:t>Citizenship</w:t>
      </w:r>
      <w:r>
        <w:rPr>
          <w:rFonts w:ascii="Garamond" w:hAnsi="Garamond"/>
          <w:lang w:val="en-US"/>
        </w:rPr>
        <w:t>; naturalization; migration; factorial survey</w:t>
      </w:r>
    </w:p>
    <w:p w14:paraId="57922FFF" w14:textId="77777777" w:rsidR="00523921" w:rsidRPr="00791A3A" w:rsidRDefault="00523921" w:rsidP="00523921">
      <w:pPr>
        <w:rPr>
          <w:rFonts w:ascii="Garamond" w:hAnsi="Garamond"/>
          <w:lang w:val="en-US"/>
        </w:rPr>
      </w:pPr>
      <w:r w:rsidRPr="00791A3A">
        <w:rPr>
          <w:rFonts w:ascii="Garamond" w:hAnsi="Garamond"/>
          <w:lang w:val="en-US"/>
        </w:rPr>
        <w:br w:type="page"/>
      </w:r>
    </w:p>
    <w:p w14:paraId="45C7AE69" w14:textId="2F383D6C" w:rsidR="001B744E" w:rsidRDefault="00523921" w:rsidP="00523921">
      <w:pPr>
        <w:spacing w:after="200" w:line="360" w:lineRule="auto"/>
        <w:rPr>
          <w:rFonts w:ascii="Garamond" w:hAnsi="Garamond"/>
          <w:b/>
          <w:bCs/>
          <w:sz w:val="28"/>
          <w:szCs w:val="28"/>
          <w:lang w:val="en-US"/>
        </w:rPr>
      </w:pPr>
      <w:r>
        <w:rPr>
          <w:rFonts w:ascii="Garamond" w:hAnsi="Garamond"/>
          <w:b/>
          <w:bCs/>
          <w:sz w:val="28"/>
          <w:szCs w:val="28"/>
          <w:lang w:val="en-US"/>
        </w:rPr>
        <w:lastRenderedPageBreak/>
        <w:t>Content</w:t>
      </w:r>
    </w:p>
    <w:p w14:paraId="49AAF049" w14:textId="61D777F5" w:rsidR="00523921" w:rsidRPr="00B44B6D" w:rsidRDefault="00523921" w:rsidP="00523921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 w:rsidRPr="00B44B6D">
        <w:rPr>
          <w:rFonts w:ascii="Garamond" w:hAnsi="Garamond"/>
          <w:lang w:val="en-US"/>
        </w:rPr>
        <w:t>Survey description</w:t>
      </w:r>
    </w:p>
    <w:p w14:paraId="076A7A10" w14:textId="2E8FED37" w:rsidR="00523921" w:rsidRPr="00B44B6D" w:rsidRDefault="00523921" w:rsidP="00523921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 w:rsidRPr="00B44B6D">
        <w:rPr>
          <w:rFonts w:ascii="Garamond" w:hAnsi="Garamond"/>
          <w:lang w:val="en-US"/>
        </w:rPr>
        <w:t>Orthogonality</w:t>
      </w:r>
    </w:p>
    <w:p w14:paraId="7B3FC35A" w14:textId="236DE305" w:rsidR="00523921" w:rsidRDefault="00523921" w:rsidP="00523921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 w:rsidRPr="00B44B6D">
        <w:rPr>
          <w:rFonts w:ascii="Garamond" w:hAnsi="Garamond"/>
          <w:lang w:val="en-US"/>
        </w:rPr>
        <w:t>Full regression tables</w:t>
      </w:r>
    </w:p>
    <w:p w14:paraId="115936D0" w14:textId="290B54C4" w:rsidR="00F7623F" w:rsidRPr="00B44B6D" w:rsidRDefault="00F7623F" w:rsidP="00523921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>
        <w:rPr>
          <w:rFonts w:ascii="Garamond" w:hAnsi="Garamond"/>
          <w:lang w:val="en-US"/>
        </w:rPr>
        <w:t>Likelihood-ratio test</w:t>
      </w:r>
    </w:p>
    <w:p w14:paraId="632D5B35" w14:textId="09BAEC29" w:rsidR="00523921" w:rsidRPr="00B44B6D" w:rsidRDefault="00B44B6D" w:rsidP="00523921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 w:rsidRPr="00B44B6D">
        <w:rPr>
          <w:rFonts w:ascii="Garamond" w:hAnsi="Garamond"/>
          <w:lang w:val="en-US"/>
        </w:rPr>
        <w:t>Non-differentation</w:t>
      </w:r>
    </w:p>
    <w:p w14:paraId="3C53DB07" w14:textId="56D4E141" w:rsidR="00BC12DC" w:rsidRDefault="00523921" w:rsidP="00BC12DC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 w:rsidRPr="00B44B6D">
        <w:rPr>
          <w:rFonts w:ascii="Garamond" w:hAnsi="Garamond"/>
          <w:lang w:val="en-US"/>
        </w:rPr>
        <w:t>Different model specifications</w:t>
      </w:r>
    </w:p>
    <w:p w14:paraId="0690CEB1" w14:textId="506F17D6" w:rsidR="00BC12DC" w:rsidRPr="00BC12DC" w:rsidRDefault="00BC12DC" w:rsidP="00BC12DC">
      <w:pPr>
        <w:pStyle w:val="Listenabsatz"/>
        <w:numPr>
          <w:ilvl w:val="0"/>
          <w:numId w:val="1"/>
        </w:numPr>
        <w:spacing w:after="200" w:line="360" w:lineRule="auto"/>
        <w:rPr>
          <w:rFonts w:ascii="Garamond" w:hAnsi="Garamond"/>
          <w:lang w:val="en-US"/>
        </w:rPr>
      </w:pPr>
      <w:r>
        <w:rPr>
          <w:rFonts w:ascii="Garamond" w:hAnsi="Garamond"/>
          <w:lang w:val="en-US"/>
        </w:rPr>
        <w:t>Bibliography</w:t>
      </w:r>
    </w:p>
    <w:p w14:paraId="33DF171A" w14:textId="439C1C8A" w:rsidR="00B44B6D" w:rsidRDefault="00B44B6D">
      <w:pPr>
        <w:rPr>
          <w:lang w:val="en-US"/>
        </w:rPr>
      </w:pPr>
      <w:r>
        <w:rPr>
          <w:lang w:val="en-US"/>
        </w:rPr>
        <w:br w:type="page"/>
      </w:r>
    </w:p>
    <w:p w14:paraId="56FFA8BB" w14:textId="1C721417" w:rsidR="00523921" w:rsidRPr="00BC12DC" w:rsidRDefault="00B44B6D" w:rsidP="00BC12DC">
      <w:pPr>
        <w:pStyle w:val="Listenabsatz"/>
        <w:numPr>
          <w:ilvl w:val="0"/>
          <w:numId w:val="2"/>
        </w:numPr>
        <w:spacing w:after="200" w:line="360" w:lineRule="auto"/>
        <w:jc w:val="both"/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Survey description</w:t>
      </w:r>
    </w:p>
    <w:p w14:paraId="1C6F6F98" w14:textId="6A36EBA3" w:rsidR="00FE4D1F" w:rsidRDefault="00053EB1" w:rsidP="00B44B6D">
      <w:pPr>
        <w:spacing w:after="200" w:line="360" w:lineRule="auto"/>
        <w:jc w:val="both"/>
        <w:rPr>
          <w:rFonts w:ascii="Garamond" w:hAnsi="Garamond"/>
          <w:lang w:val="en-US"/>
        </w:rPr>
        <w:sectPr w:rsidR="00FE4D1F" w:rsidSect="00A5713F">
          <w:footerReference w:type="even" r:id="rId7"/>
          <w:footerReference w:type="default" r:id="rId8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>
        <w:rPr>
          <w:rFonts w:ascii="Garamond" w:hAnsi="Garamond"/>
          <w:lang w:val="en-US"/>
        </w:rPr>
        <w:t>The survey was administered by OmniQuest using their online access panel</w:t>
      </w:r>
      <w:r w:rsidR="008D735A">
        <w:rPr>
          <w:rFonts w:ascii="Garamond" w:hAnsi="Garamond"/>
          <w:lang w:val="en-US"/>
        </w:rPr>
        <w:t xml:space="preserve"> for which participants are recruited through online and offline channels. </w:t>
      </w:r>
      <w:r w:rsidR="00C50BE3">
        <w:rPr>
          <w:rFonts w:ascii="Garamond" w:hAnsi="Garamond"/>
          <w:lang w:val="en-US"/>
        </w:rPr>
        <w:t>The sample was selected to be representative of the German population regarding age, gender, and region (NUTS-1 regions, i.e., federal states). Using secondary data from another high-quality survey, the German General Social Survey (ALLBUS) in its’ most recent wave of 2021</w:t>
      </w:r>
      <w:r w:rsidR="00BC12DC">
        <w:rPr>
          <w:rFonts w:ascii="Garamond" w:hAnsi="Garamond"/>
          <w:lang w:val="en-US"/>
        </w:rPr>
        <w:t xml:space="preserve"> </w:t>
      </w:r>
      <w:r w:rsidR="00BC12DC">
        <w:rPr>
          <w:rFonts w:ascii="Garamond" w:hAnsi="Garamond"/>
          <w:lang w:val="en-US"/>
        </w:rPr>
        <w:fldChar w:fldCharType="begin"/>
      </w:r>
      <w:r w:rsidR="00BC12DC">
        <w:rPr>
          <w:rFonts w:ascii="Garamond" w:hAnsi="Garamond"/>
          <w:lang w:val="en-US"/>
        </w:rPr>
        <w:instrText xml:space="preserve"> ADDIN ZOTERO_ITEM CSL_CITATION {"citationID":"VDLGkCu9","properties":{"formattedCitation":"(GESIS - Leibniz-Institut f\\uc0\\u252{}r Sozialwissenschaften 2023)","plainCitation":"(GESIS - Leibniz-Institut für Sozialwissenschaften 2023)","noteIndex":0},"citationItems":[{"id":2570,"uris":["http://zotero.org/users/1000541/items/B93M2TFI"],"itemData":{"id":2570,"type":"article-journal","archive_location":"ZA5280","DOI":"10.4232/1.14238","note":"publisher: GESIS, Köln. ZA5280 Datenfile Version 2.0.1, https://doi.org/10.4232/1.14238","title":"Allgemeine Bevölkerungsumfrage der Sozialwissenschaften ALLBUS 2021","author":[{"literal":"GESIS - Leibniz-Institut für Sozialwissenschaften"}],"issued":{"date-parts":[["2023"]]},"citation-key":"gesis-leibniz-institutfursozialwissenschaften2023"}}],"schema":"https://github.com/citation-style-language/schema/raw/master/csl-citation.json"} </w:instrText>
      </w:r>
      <w:r w:rsidR="00BC12DC">
        <w:rPr>
          <w:rFonts w:ascii="Garamond" w:hAnsi="Garamond"/>
          <w:lang w:val="en-US"/>
        </w:rPr>
        <w:fldChar w:fldCharType="separate"/>
      </w:r>
      <w:r w:rsidR="00BC12DC" w:rsidRPr="00BC12DC">
        <w:rPr>
          <w:rFonts w:ascii="Garamond" w:hAnsi="Garamond" w:cs="Times New Roman"/>
          <w:kern w:val="0"/>
          <w:lang w:val="en-US"/>
        </w:rPr>
        <w:t>(GESIS - Leibniz-Institut für Sozialwissenschaften 2023)</w:t>
      </w:r>
      <w:r w:rsidR="00BC12DC">
        <w:rPr>
          <w:rFonts w:ascii="Garamond" w:hAnsi="Garamond"/>
          <w:lang w:val="en-US"/>
        </w:rPr>
        <w:fldChar w:fldCharType="end"/>
      </w:r>
      <w:r w:rsidR="00C50BE3">
        <w:rPr>
          <w:rFonts w:ascii="Garamond" w:hAnsi="Garamond"/>
          <w:lang w:val="en-US"/>
        </w:rPr>
        <w:t xml:space="preserve">, I </w:t>
      </w:r>
      <w:r w:rsidR="00433DE9">
        <w:rPr>
          <w:rFonts w:ascii="Garamond" w:hAnsi="Garamond"/>
          <w:lang w:val="en-US"/>
        </w:rPr>
        <w:t xml:space="preserve">show that respondent characteristics closely align in both survey (see Figure A1). </w:t>
      </w:r>
      <w:r w:rsidR="00C134F2">
        <w:rPr>
          <w:rFonts w:ascii="Garamond" w:hAnsi="Garamond"/>
          <w:lang w:val="en-US"/>
        </w:rPr>
        <w:t xml:space="preserve">However, as can be expected from survey that requires internet access, the participants in the online survey are slightly younger than in the ALLBUS, which is conducted in a mixed-mode design by mail and CAWI. </w:t>
      </w:r>
    </w:p>
    <w:p w14:paraId="00A00A3C" w14:textId="4F8B8819" w:rsidR="00FE4D1F" w:rsidRDefault="00FE4D1F" w:rsidP="00B44B6D">
      <w:pPr>
        <w:spacing w:after="200" w:line="360" w:lineRule="auto"/>
        <w:jc w:val="both"/>
        <w:rPr>
          <w:rFonts w:ascii="Garamond" w:hAnsi="Garamond"/>
          <w:lang w:val="en-US"/>
        </w:rPr>
      </w:pPr>
      <w:r>
        <w:rPr>
          <w:rFonts w:ascii="Garamond" w:hAnsi="Garamond"/>
          <w:noProof/>
          <w:lang w:val="en-US"/>
        </w:rPr>
        <w:lastRenderedPageBreak/>
        <w:drawing>
          <wp:inline distT="0" distB="0" distL="0" distR="0" wp14:anchorId="36F1009F" wp14:editId="0539C876">
            <wp:extent cx="9072245" cy="4536440"/>
            <wp:effectExtent l="0" t="0" r="0" b="0"/>
            <wp:docPr id="838575543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8575543" name="Grafik 838575543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072245" cy="4536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18D423" w14:textId="69254A0F" w:rsidR="00FE4D1F" w:rsidRDefault="00FE4D1F" w:rsidP="00B44B6D">
      <w:pPr>
        <w:spacing w:after="200" w:line="360" w:lineRule="auto"/>
        <w:jc w:val="both"/>
        <w:rPr>
          <w:rFonts w:ascii="Garamond" w:hAnsi="Garamond"/>
          <w:lang w:val="en-US"/>
        </w:rPr>
        <w:sectPr w:rsidR="00FE4D1F" w:rsidSect="00A5713F">
          <w:pgSz w:w="16838" w:h="11906" w:orient="landscape"/>
          <w:pgMar w:top="1417" w:right="1134" w:bottom="1417" w:left="1417" w:header="708" w:footer="708" w:gutter="0"/>
          <w:cols w:space="708"/>
          <w:docGrid w:linePitch="360"/>
        </w:sectPr>
      </w:pPr>
      <w:r w:rsidRPr="00FE4D1F">
        <w:rPr>
          <w:rFonts w:ascii="Garamond" w:hAnsi="Garamond"/>
          <w:b/>
          <w:bCs/>
          <w:lang w:val="en-US"/>
        </w:rPr>
        <w:t>Figure A1.</w:t>
      </w:r>
      <w:r>
        <w:rPr>
          <w:rFonts w:ascii="Garamond" w:hAnsi="Garamond"/>
          <w:lang w:val="en-US"/>
        </w:rPr>
        <w:t xml:space="preserve"> Frequency distribution of age, education, and gender in online survey and ALLBUS (2021)</w:t>
      </w:r>
    </w:p>
    <w:p w14:paraId="3F90ACFD" w14:textId="2A354135" w:rsidR="00F7623F" w:rsidRPr="00BC12DC" w:rsidRDefault="00B44B6D" w:rsidP="00BC12DC">
      <w:pPr>
        <w:pStyle w:val="Listenabsatz"/>
        <w:numPr>
          <w:ilvl w:val="0"/>
          <w:numId w:val="2"/>
        </w:numPr>
        <w:spacing w:line="360" w:lineRule="auto"/>
        <w:jc w:val="both"/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Orthogonality</w:t>
      </w:r>
    </w:p>
    <w:p w14:paraId="402E7A97" w14:textId="65A1CE81" w:rsidR="00F7623F" w:rsidRPr="00F7623F" w:rsidRDefault="00F7623F" w:rsidP="00A221EA">
      <w:pPr>
        <w:spacing w:line="360" w:lineRule="auto"/>
        <w:jc w:val="both"/>
        <w:rPr>
          <w:rFonts w:ascii="Garamond" w:hAnsi="Garamond"/>
          <w:lang w:val="en-US"/>
        </w:rPr>
      </w:pPr>
      <w:r w:rsidRPr="00F7623F">
        <w:rPr>
          <w:rFonts w:ascii="Garamond" w:hAnsi="Garamond"/>
          <w:b/>
          <w:bCs/>
          <w:lang w:val="en-US"/>
        </w:rPr>
        <w:t>Table A1.</w:t>
      </w:r>
      <w:r>
        <w:rPr>
          <w:rFonts w:ascii="Garamond" w:hAnsi="Garamond"/>
          <w:lang w:val="en-US"/>
        </w:rPr>
        <w:t xml:space="preserve"> Correlations between vignette variables</w:t>
      </w:r>
    </w:p>
    <w:tbl>
      <w:tblPr>
        <w:tblW w:w="0" w:type="auto"/>
        <w:tblInd w:w="-118" w:type="dxa"/>
        <w:tblLook w:val="0000" w:firstRow="0" w:lastRow="0" w:firstColumn="0" w:lastColumn="0" w:noHBand="0" w:noVBand="0"/>
      </w:tblPr>
      <w:tblGrid>
        <w:gridCol w:w="1545"/>
        <w:gridCol w:w="964"/>
        <w:gridCol w:w="1194"/>
        <w:gridCol w:w="1385"/>
        <w:gridCol w:w="1189"/>
        <w:gridCol w:w="1491"/>
        <w:gridCol w:w="1422"/>
      </w:tblGrid>
      <w:tr w:rsidR="00F7623F" w:rsidRPr="00B44B6D" w14:paraId="1983DF90" w14:textId="77777777" w:rsidTr="00F7623F"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08E85C" w14:textId="77777777" w:rsidR="00B44B6D" w:rsidRPr="00F7623F" w:rsidRDefault="00B44B6D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lang w:val="en-US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C6F202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Gender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3EEF60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Country of origin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71F5A4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Residence period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E95E28" w14:textId="254C7406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Employ</w:t>
            </w:r>
            <w:r w:rsidR="00F7623F">
              <w:rPr>
                <w:rFonts w:ascii="Garamond" w:hAnsi="Garamond" w:cs="Courier New"/>
                <w:b/>
                <w:bCs/>
                <w:kern w:val="0"/>
              </w:rPr>
              <w:t>-</w:t>
            </w:r>
            <w:r w:rsidRPr="00F7623F">
              <w:rPr>
                <w:rFonts w:ascii="Garamond" w:hAnsi="Garamond" w:cs="Courier New"/>
                <w:b/>
                <w:bCs/>
                <w:kern w:val="0"/>
              </w:rPr>
              <w:t>men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9CE0C9C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German proficiency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C67BB0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Dual citizenship</w:t>
            </w:r>
          </w:p>
        </w:tc>
      </w:tr>
      <w:tr w:rsidR="00F7623F" w:rsidRPr="00B44B6D" w14:paraId="063B1257" w14:textId="77777777" w:rsidTr="00F7623F"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245BDE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E55B91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F6B68B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C5EFC6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8C73BE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4120C2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92790F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1</w:t>
            </w:r>
          </w:p>
        </w:tc>
      </w:tr>
      <w:tr w:rsidR="00B44B6D" w:rsidRPr="00B44B6D" w14:paraId="3E8FAA0C" w14:textId="77777777" w:rsidTr="00F7623F"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3B3793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Country of origin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CFBD13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9953E00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782D0A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3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64A476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4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0615D1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7FA952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1</w:t>
            </w:r>
          </w:p>
        </w:tc>
      </w:tr>
      <w:tr w:rsidR="00B44B6D" w:rsidRPr="00B44B6D" w14:paraId="5268E382" w14:textId="77777777" w:rsidTr="00F7623F"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7B607C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Residence period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312B86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5F692E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3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52D7B5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2A3E55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3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A5F4DC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AF5552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2</w:t>
            </w:r>
          </w:p>
        </w:tc>
      </w:tr>
      <w:tr w:rsidR="00B44B6D" w:rsidRPr="00B44B6D" w14:paraId="6892C309" w14:textId="77777777" w:rsidTr="00F7623F"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ECDF53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Employment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40389C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C8A120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4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DA040B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3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D9F568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A887B3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6AAD9B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6</w:t>
            </w:r>
          </w:p>
        </w:tc>
      </w:tr>
      <w:tr w:rsidR="00F7623F" w:rsidRPr="00B44B6D" w14:paraId="2C37AAE3" w14:textId="77777777" w:rsidTr="00F7623F"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512528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0B5729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1B7B64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596758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DE9343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C47657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FCAAF7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2</w:t>
            </w:r>
          </w:p>
        </w:tc>
      </w:tr>
      <w:tr w:rsidR="00F7623F" w:rsidRPr="00B44B6D" w14:paraId="207D449C" w14:textId="77777777" w:rsidTr="00F7623F"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A3822E" w14:textId="77777777" w:rsidR="00B44B6D" w:rsidRPr="00F7623F" w:rsidRDefault="00B44B6D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Dual citizenship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C61600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46B811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105B9C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-0.0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975E0A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6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FF94E8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0.00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0031A5" w14:textId="77777777" w:rsidR="00B44B6D" w:rsidRPr="00B44B6D" w:rsidRDefault="00B44B6D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B44B6D">
              <w:rPr>
                <w:rFonts w:ascii="Garamond" w:hAnsi="Garamond" w:cs="Courier New"/>
                <w:kern w:val="0"/>
              </w:rPr>
              <w:t>1.000</w:t>
            </w:r>
          </w:p>
        </w:tc>
      </w:tr>
    </w:tbl>
    <w:p w14:paraId="28FF9D48" w14:textId="4095FFF8" w:rsidR="00F7623F" w:rsidRDefault="00F7623F" w:rsidP="00B44B6D">
      <w:pPr>
        <w:spacing w:after="200" w:line="360" w:lineRule="auto"/>
        <w:jc w:val="both"/>
        <w:rPr>
          <w:rFonts w:ascii="Garamond" w:hAnsi="Garamond"/>
          <w:b/>
          <w:bCs/>
          <w:sz w:val="28"/>
          <w:szCs w:val="28"/>
          <w:lang w:val="en-US"/>
        </w:rPr>
      </w:pPr>
    </w:p>
    <w:p w14:paraId="6D13079D" w14:textId="77777777" w:rsidR="00A5349B" w:rsidRDefault="00A5349B" w:rsidP="00A5349B">
      <w:pPr>
        <w:rPr>
          <w:rFonts w:ascii="Garamond" w:hAnsi="Garamond"/>
          <w:b/>
          <w:bCs/>
          <w:sz w:val="28"/>
          <w:szCs w:val="28"/>
          <w:lang w:val="en-US"/>
        </w:rPr>
        <w:sectPr w:rsidR="00A5349B" w:rsidSect="00A5713F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2638FAB2" w14:textId="2A041E6B" w:rsidR="004E499D" w:rsidRPr="00BC12DC" w:rsidRDefault="00F7623F" w:rsidP="00BC12DC">
      <w:pPr>
        <w:pStyle w:val="Listenabsatz"/>
        <w:numPr>
          <w:ilvl w:val="0"/>
          <w:numId w:val="2"/>
        </w:numPr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Full regression tables</w:t>
      </w:r>
    </w:p>
    <w:p w14:paraId="7E0C7FF6" w14:textId="6CE53E9B" w:rsidR="00B44B6D" w:rsidRDefault="004E499D" w:rsidP="00A5349B">
      <w:pPr>
        <w:rPr>
          <w:rFonts w:ascii="Garamond" w:hAnsi="Garamond"/>
          <w:b/>
          <w:bCs/>
          <w:sz w:val="28"/>
          <w:szCs w:val="28"/>
          <w:lang w:val="en-US"/>
        </w:rPr>
      </w:pPr>
      <w:r w:rsidRPr="000E6E38">
        <w:rPr>
          <w:rFonts w:ascii="Garamond" w:hAnsi="Garamond"/>
          <w:b/>
          <w:bCs/>
          <w:lang w:val="en-US"/>
        </w:rPr>
        <w:t>Table A2.</w:t>
      </w:r>
      <w:r w:rsidRPr="004E499D">
        <w:rPr>
          <w:rFonts w:ascii="Garamond" w:hAnsi="Garamond"/>
          <w:lang w:val="en-US"/>
        </w:rPr>
        <w:t xml:space="preserve"> Multilevel modeling results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3158"/>
        <w:gridCol w:w="1435"/>
        <w:gridCol w:w="937"/>
        <w:gridCol w:w="1214"/>
        <w:gridCol w:w="1435"/>
        <w:gridCol w:w="893"/>
      </w:tblGrid>
      <w:tr w:rsidR="004E499D" w:rsidRPr="00A5349B" w14:paraId="7B9C61F5" w14:textId="77777777" w:rsidTr="000059A3">
        <w:tc>
          <w:tcPr>
            <w:tcW w:w="174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665B80" w14:textId="77777777" w:rsidR="00A5349B" w:rsidRPr="004E499D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D133BC" w14:textId="3902826E" w:rsidR="00A5349B" w:rsidRPr="004E499D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Unconditional</w:t>
            </w:r>
          </w:p>
        </w:tc>
        <w:tc>
          <w:tcPr>
            <w:tcW w:w="516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BAA543" w14:textId="0CC4134D" w:rsidR="00A5349B" w:rsidRPr="004E499D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</w:t>
            </w:r>
          </w:p>
        </w:tc>
        <w:tc>
          <w:tcPr>
            <w:tcW w:w="669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62DFBE" w14:textId="5532028F" w:rsidR="00A5349B" w:rsidRPr="004E499D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 interactions</w:t>
            </w: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2E6526" w14:textId="1EB44D0A" w:rsidR="00A5349B" w:rsidRPr="004E499D" w:rsidRDefault="004E499D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Respondent characteristics</w:t>
            </w:r>
          </w:p>
        </w:tc>
        <w:tc>
          <w:tcPr>
            <w:tcW w:w="492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EB36A7" w14:textId="58853A01" w:rsidR="00A5349B" w:rsidRPr="004E499D" w:rsidRDefault="004E499D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Full model</w:t>
            </w:r>
          </w:p>
        </w:tc>
      </w:tr>
      <w:tr w:rsidR="004E499D" w:rsidRPr="00A5349B" w14:paraId="5C28FD2A" w14:textId="77777777" w:rsidTr="000059A3">
        <w:tc>
          <w:tcPr>
            <w:tcW w:w="174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66E42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Intercept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4C42A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4.233***</w:t>
            </w:r>
          </w:p>
        </w:tc>
        <w:tc>
          <w:tcPr>
            <w:tcW w:w="516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A6C6C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.841***</w:t>
            </w:r>
          </w:p>
        </w:tc>
        <w:tc>
          <w:tcPr>
            <w:tcW w:w="669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23C72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.720***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9B484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4.212***</w:t>
            </w:r>
          </w:p>
        </w:tc>
        <w:tc>
          <w:tcPr>
            <w:tcW w:w="492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30BF5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4.649***</w:t>
            </w:r>
          </w:p>
        </w:tc>
      </w:tr>
      <w:tr w:rsidR="00A535CC" w:rsidRPr="00A5349B" w14:paraId="5F2D83F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851391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4C7D5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8)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70458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7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27E8E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1E4A0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212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0B725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240)</w:t>
            </w:r>
          </w:p>
        </w:tc>
      </w:tr>
      <w:tr w:rsidR="00A535CC" w:rsidRPr="00A5349B" w14:paraId="0147A7B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2C5BD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Gender: Male (ref.: Fema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CC416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F55D9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99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142F9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29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7377F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07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CF42E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96</w:t>
            </w:r>
          </w:p>
        </w:tc>
      </w:tr>
      <w:tr w:rsidR="00A535CC" w:rsidRPr="00A5349B" w14:paraId="1E938A7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FABA21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C34DD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8F26B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CDDDC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C173C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831A4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2)</w:t>
            </w:r>
          </w:p>
        </w:tc>
      </w:tr>
      <w:tr w:rsidR="00A535CC" w:rsidRPr="00A5349B" w14:paraId="6FBCFDD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345A31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(ref.: Great Bri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74C48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A4F1E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8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E1B41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2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C6A98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626B5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73</w:t>
            </w:r>
          </w:p>
        </w:tc>
      </w:tr>
      <w:tr w:rsidR="00A535CC" w:rsidRPr="00A5349B" w14:paraId="0B6239B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63DA88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C365C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23687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6C794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7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75418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60B73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42)</w:t>
            </w:r>
          </w:p>
        </w:tc>
      </w:tr>
      <w:tr w:rsidR="00A535CC" w:rsidRPr="00A5349B" w14:paraId="699D526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4BD3F4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India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0F084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BCDD4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23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8134E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17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D7220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15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4296B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68</w:t>
            </w:r>
          </w:p>
        </w:tc>
      </w:tr>
      <w:tr w:rsidR="00A535CC" w:rsidRPr="00A5349B" w14:paraId="09C0B63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6E5A42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897BF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6521A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C8A74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6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C5739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56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F0D8F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44)</w:t>
            </w:r>
          </w:p>
        </w:tc>
      </w:tr>
      <w:tr w:rsidR="00A535CC" w:rsidRPr="00A5349B" w14:paraId="691C9F2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1BACE1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Duration of residence: 5 years (ref.: 3 years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C41D7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AB1D0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20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852AE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48+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CB8A7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20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8C4AC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10</w:t>
            </w:r>
          </w:p>
        </w:tc>
      </w:tr>
      <w:tr w:rsidR="00A535CC" w:rsidRPr="00A5349B" w14:paraId="10F4386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13BC72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312A3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2E7BA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0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4A2AB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560DD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5DDD0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1)</w:t>
            </w:r>
          </w:p>
        </w:tc>
      </w:tr>
      <w:tr w:rsidR="00A535CC" w:rsidRPr="00A5349B" w14:paraId="60D9EBE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253E89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DCC33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391C3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77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FB8B8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315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235F1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95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044BB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94***</w:t>
            </w:r>
          </w:p>
        </w:tc>
      </w:tr>
      <w:tr w:rsidR="00A535CC" w:rsidRPr="00A5349B" w14:paraId="1DC026D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3B9B6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C6089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43CBC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EDDCC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3C64D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F540B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81)</w:t>
            </w:r>
          </w:p>
        </w:tc>
      </w:tr>
      <w:tr w:rsidR="00A535CC" w:rsidRPr="00A5349B" w14:paraId="79CCC77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9FAE38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Language proficiency: Very good (ref.: Litt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EB948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AEC8F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47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60096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48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55FA0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5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64D1A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56***</w:t>
            </w:r>
          </w:p>
        </w:tc>
      </w:tr>
      <w:tr w:rsidR="00A535CC" w:rsidRPr="00A5349B" w14:paraId="73588E9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0D1678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23C53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50F39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9CEAC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E88E3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A5BD3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5)</w:t>
            </w:r>
          </w:p>
        </w:tc>
      </w:tr>
      <w:tr w:rsidR="00A535CC" w:rsidRPr="00A5349B" w14:paraId="4BB23A2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64209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(ref.: Seeking employment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43D90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E927D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949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AA8EE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952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39941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94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F3954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67***</w:t>
            </w:r>
          </w:p>
        </w:tc>
      </w:tr>
      <w:tr w:rsidR="00A535CC" w:rsidRPr="00A5349B" w14:paraId="1098EF5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6DCBF4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3604B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5EC4D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B2D52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5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A7665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0F2F5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3)</w:t>
            </w:r>
          </w:p>
        </w:tc>
      </w:tr>
      <w:tr w:rsidR="00A535CC" w:rsidRPr="00A5349B" w14:paraId="1AF3457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23578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(ref.: Re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E22F0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33474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783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436FC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972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23E31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961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CC7D6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47</w:t>
            </w:r>
          </w:p>
        </w:tc>
      </w:tr>
      <w:tr w:rsidR="00A535CC" w:rsidRPr="00A5349B" w14:paraId="2E8B8CB9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BC9B6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A3A37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C2607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4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FBEFC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2B704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7E2CD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57)</w:t>
            </w:r>
          </w:p>
        </w:tc>
      </w:tr>
      <w:tr w:rsidR="00A535CC" w:rsidRPr="00A5349B" w14:paraId="6B40EA2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A273C4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Gender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4008E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A1A86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C6839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75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B3CBB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9C0A3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51***</w:t>
            </w:r>
          </w:p>
        </w:tc>
      </w:tr>
      <w:tr w:rsidR="00A535CC" w:rsidRPr="00A5349B" w14:paraId="62F8587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63A28D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5FC08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69FBE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F2506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1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030D5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242DA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2)</w:t>
            </w:r>
          </w:p>
        </w:tc>
      </w:tr>
      <w:tr w:rsidR="00A535CC" w:rsidRPr="00A5349B" w14:paraId="40C8749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662C7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5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C582C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374EE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DA033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51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BA9AB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CE5CB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A535CC" w:rsidRPr="00A5349B" w14:paraId="5F1FA1B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2E561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AAA7B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F224F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81557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2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B7F35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FE62C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A535CC" w:rsidRPr="00A5349B" w14:paraId="53E26AF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8CB3C3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D9337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97CD6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AF76E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76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7071B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C8AEA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A535CC" w:rsidRPr="00A5349B" w14:paraId="1E08FEF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2EFF3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02C21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DDD58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54C98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1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C4DA3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F4AFC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A535CC" w:rsidRPr="00A5349B" w14:paraId="6A207E3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2981F3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Gender (resp.)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6B20A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D10E5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20381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14700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124+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1B3DD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120+</w:t>
            </w:r>
          </w:p>
        </w:tc>
      </w:tr>
      <w:tr w:rsidR="00A535CC" w:rsidRPr="00A5349B" w14:paraId="5EB0D2A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977373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3507B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7540B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40422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35FF2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6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8A24C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66)</w:t>
            </w:r>
          </w:p>
        </w:tc>
      </w:tr>
      <w:tr w:rsidR="00A535CC" w:rsidRPr="00A5349B" w14:paraId="4EC3D4E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8F63DB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F6B20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19B9B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F5D01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3D91F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04+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15C21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11***</w:t>
            </w:r>
          </w:p>
        </w:tc>
      </w:tr>
      <w:tr w:rsidR="00A535CC" w:rsidRPr="00A5349B" w14:paraId="4D29426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CAA47D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1526B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7A925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4C1FD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6E62F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D7216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</w:tr>
      <w:tr w:rsidR="00A535CC" w:rsidRPr="00A5349B" w14:paraId="29E1E73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E68A3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Education (resp.): Realschule (10) (ref.: Hauptschule (8/9)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52584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11308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8050C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A723E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97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183CD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99</w:t>
            </w:r>
          </w:p>
        </w:tc>
      </w:tr>
      <w:tr w:rsidR="00A535CC" w:rsidRPr="00A5349B" w14:paraId="2179020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71186D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C304C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9C52A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1C18F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F6104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0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DB19C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00)</w:t>
            </w:r>
          </w:p>
        </w:tc>
      </w:tr>
      <w:tr w:rsidR="00A535CC" w:rsidRPr="00A5349B" w14:paraId="4A787A9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4F570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Abitur, Fachhochschulreif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CA7FE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98E0D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F7370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060E7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0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658A5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00</w:t>
            </w:r>
          </w:p>
        </w:tc>
      </w:tr>
      <w:tr w:rsidR="00A535CC" w:rsidRPr="00A5349B" w14:paraId="7915233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0447BB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4085F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60DF1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5BB80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AF6DE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18522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</w:tr>
      <w:tr w:rsidR="00A535CC" w:rsidRPr="00A5349B" w14:paraId="5E8EA3E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F609B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No diploma/in school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E0A06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767C3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8819E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57920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43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8A1D3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429</w:t>
            </w:r>
          </w:p>
        </w:tc>
      </w:tr>
      <w:tr w:rsidR="00A535CC" w:rsidRPr="00A5349B" w14:paraId="65B34D0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33FE70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B4D6C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A0135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13C1C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FDFE2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40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0D138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403)</w:t>
            </w:r>
          </w:p>
        </w:tc>
      </w:tr>
      <w:tr w:rsidR="00A535CC" w:rsidRPr="00A5349B" w14:paraId="1BAA20A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9EF2B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itizenship (resp.): Dual citizenship (ref.: Only Germa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D222E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92029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7AFCD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4228E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73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28289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71***</w:t>
            </w:r>
          </w:p>
        </w:tc>
      </w:tr>
      <w:tr w:rsidR="00A535CC" w:rsidRPr="00A5349B" w14:paraId="3935855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B4049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2188E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8DAA2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C6A39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7FB65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2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84296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28)</w:t>
            </w:r>
          </w:p>
        </w:tc>
      </w:tr>
      <w:tr w:rsidR="00A535CC" w:rsidRPr="00A5349B" w14:paraId="5CBA3F7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48955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Third country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973DA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24BE8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AD335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97F16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3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14602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32</w:t>
            </w:r>
          </w:p>
        </w:tc>
      </w:tr>
      <w:tr w:rsidR="00A535CC" w:rsidRPr="00A5349B" w14:paraId="52F8828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219D02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913B5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9DEB0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4EE38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7CA14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7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43900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78)</w:t>
            </w:r>
          </w:p>
        </w:tc>
      </w:tr>
      <w:tr w:rsidR="00A535CC" w:rsidRPr="00A5349B" w14:paraId="3B497A2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B555B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Region (resp.): East Germany (ref.: West Germany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A6C01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245EC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545D5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8CDDA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38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1FC80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39</w:t>
            </w:r>
          </w:p>
        </w:tc>
      </w:tr>
      <w:tr w:rsidR="00A535CC" w:rsidRPr="00A5349B" w14:paraId="677EB4E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DFFA32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8E0EC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DAC8F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5D1E5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621C0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D99D9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1)</w:t>
            </w:r>
          </w:p>
        </w:tc>
      </w:tr>
      <w:tr w:rsidR="00A535CC" w:rsidRPr="00A5349B" w14:paraId="3AA283A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EE7A5B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D89B4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C9985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E5E5C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AD92B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23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E119A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253***</w:t>
            </w:r>
          </w:p>
        </w:tc>
      </w:tr>
      <w:tr w:rsidR="00A535CC" w:rsidRPr="00A5349B" w14:paraId="6E24D232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A13892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03F48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C8E7C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70F6D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B97FD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0)</w:t>
            </w: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6B86F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9)</w:t>
            </w:r>
          </w:p>
        </w:tc>
      </w:tr>
      <w:tr w:rsidR="000059A3" w:rsidRPr="00A5349B" w14:paraId="4C5F9844" w14:textId="77777777" w:rsidTr="000059A3">
        <w:tc>
          <w:tcPr>
            <w:tcW w:w="1741" w:type="pct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9C888F" w14:textId="77777777" w:rsidR="000059A3" w:rsidRPr="00A5349B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3259" w:type="pct"/>
            <w:gridSpan w:val="5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87AF5F" w14:textId="72AA1B86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>
              <w:rPr>
                <w:rFonts w:ascii="Garamond" w:hAnsi="Garamond" w:cs="Courier New"/>
                <w:kern w:val="0"/>
                <w:sz w:val="20"/>
                <w:szCs w:val="20"/>
              </w:rPr>
              <w:t>Continued on next page</w:t>
            </w:r>
          </w:p>
        </w:tc>
      </w:tr>
      <w:tr w:rsidR="000059A3" w:rsidRPr="00A5349B" w14:paraId="73214567" w14:textId="77777777" w:rsidTr="000059A3">
        <w:tc>
          <w:tcPr>
            <w:tcW w:w="174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5C3F36" w14:textId="77777777" w:rsidR="000059A3" w:rsidRPr="00A5349B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F1DC66" w14:textId="77777777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A11078" w14:textId="77777777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019626" w14:textId="77777777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E9FF62" w14:textId="77777777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F70254" w14:textId="77777777" w:rsidR="000059A3" w:rsidRPr="00A5349B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A535CC" w:rsidRPr="00A5349B" w14:paraId="3E998AA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A0B1A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lastRenderedPageBreak/>
              <w:t>Economic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CC970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C9EFC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01A80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96CCA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07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354B6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06</w:t>
            </w:r>
          </w:p>
        </w:tc>
      </w:tr>
      <w:tr w:rsidR="00A535CC" w:rsidRPr="00A5349B" w14:paraId="5D64381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67F36B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F21AC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FAF68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D05A8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2DE3C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1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892BD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19)</w:t>
            </w:r>
          </w:p>
        </w:tc>
      </w:tr>
      <w:tr w:rsidR="00A535CC" w:rsidRPr="00A5349B" w14:paraId="62783A5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C99C48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Party preference (resp.): SPD (ref.: CDU/CSU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7D57A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97EE1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96CFE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B3F85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80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4AE67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71***</w:t>
            </w:r>
          </w:p>
        </w:tc>
      </w:tr>
      <w:tr w:rsidR="00A535CC" w:rsidRPr="00A5349B" w14:paraId="65716CA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6431D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D9E5F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5735A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B21F1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604E0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9E997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3)</w:t>
            </w:r>
          </w:p>
        </w:tc>
      </w:tr>
      <w:tr w:rsidR="00A535CC" w:rsidRPr="00A5349B" w14:paraId="61464EF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620C06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Bündnis 90 / Die Grünen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74155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63E8F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EE6D8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ECCDA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9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9A51F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01</w:t>
            </w:r>
          </w:p>
        </w:tc>
      </w:tr>
      <w:tr w:rsidR="00A535CC" w:rsidRPr="00A5349B" w14:paraId="56747F7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5006F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28E6A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25B78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FFE4C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F9966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2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0C49B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25)</w:t>
            </w:r>
          </w:p>
        </w:tc>
      </w:tr>
      <w:tr w:rsidR="00A535CC" w:rsidRPr="00A5349B" w14:paraId="0D4B930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4BDD5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FDP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7720E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36370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E8E93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47EA9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3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FFE6F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124</w:t>
            </w:r>
          </w:p>
        </w:tc>
      </w:tr>
      <w:tr w:rsidR="00A535CC" w:rsidRPr="00A5349B" w14:paraId="4F3D76F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54478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49445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D0655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CCDEB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884AE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6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AF397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61)</w:t>
            </w:r>
          </w:p>
        </w:tc>
      </w:tr>
      <w:tr w:rsidR="00A535CC" w:rsidRPr="00A5349B" w14:paraId="2F6F47C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0A5DB8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Die Link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BA09D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18B7E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53EC3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9AB96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11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C764B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16</w:t>
            </w:r>
          </w:p>
        </w:tc>
      </w:tr>
      <w:tr w:rsidR="00A535CC" w:rsidRPr="00A5349B" w14:paraId="5C3CC2D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205BF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756DC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000FC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69310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8A080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5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62900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57)</w:t>
            </w:r>
          </w:p>
        </w:tc>
      </w:tr>
      <w:tr w:rsidR="00A535CC" w:rsidRPr="00A5349B" w14:paraId="2678684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0CCCC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AfD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192AD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8C47B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A78B9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A24F4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5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C9596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7**</w:t>
            </w:r>
          </w:p>
        </w:tc>
      </w:tr>
      <w:tr w:rsidR="00A535CC" w:rsidRPr="00A5349B" w14:paraId="16C05FA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44BF0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6291C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7FEF7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117B9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BF633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4F000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</w:tr>
      <w:tr w:rsidR="00A535CC" w:rsidRPr="00A5349B" w14:paraId="7866850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22B7CD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Other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F2126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B8FF0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1C111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C9B5D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78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51E26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369*</w:t>
            </w:r>
          </w:p>
        </w:tc>
      </w:tr>
      <w:tr w:rsidR="00A535CC" w:rsidRPr="00A5349B" w14:paraId="70EA38F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09EC4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BB3DE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43CC4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FF5F3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F54C2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7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7829D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175)</w:t>
            </w:r>
          </w:p>
        </w:tc>
      </w:tr>
      <w:tr w:rsidR="00A535CC" w:rsidRPr="00A5349B" w14:paraId="24AE796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97E1A6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No preferenc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B884A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C500D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BDDE3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03DBD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3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14E55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35</w:t>
            </w:r>
          </w:p>
        </w:tc>
      </w:tr>
      <w:tr w:rsidR="00A535CC" w:rsidRPr="00A5349B" w14:paraId="38EB76D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74D6A9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5BF49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C37E4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D13F5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76DD1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0DA7C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</w:tr>
      <w:tr w:rsidR="00A535CC" w:rsidRPr="00A5349B" w14:paraId="442EA9F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3B946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B96CB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8C89E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92A86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53303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6D7BA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14***</w:t>
            </w:r>
          </w:p>
        </w:tc>
      </w:tr>
      <w:tr w:rsidR="00A535CC" w:rsidRPr="00A5349B" w14:paraId="78CEA12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3C185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7E9BB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29B59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276AF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3E95A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FF723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</w:tr>
      <w:tr w:rsidR="00A535CC" w:rsidRPr="00A5349B" w14:paraId="635EA66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09D6FF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89CF8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EB2E2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57872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E7F6E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F79D6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106***</w:t>
            </w:r>
          </w:p>
        </w:tc>
      </w:tr>
      <w:tr w:rsidR="00A535CC" w:rsidRPr="00A5349B" w14:paraId="14D2DB7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228E6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BE5FE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723A9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3EC7F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8A140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2F9E2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5)</w:t>
            </w:r>
          </w:p>
        </w:tc>
      </w:tr>
      <w:tr w:rsidR="00A535CC" w:rsidRPr="00A5349B" w14:paraId="271D214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3A3EE4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India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8BA8C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D71FE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EED42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4CC43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103DB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-0.074**</w:t>
            </w:r>
          </w:p>
        </w:tc>
      </w:tr>
      <w:tr w:rsidR="00A535CC" w:rsidRPr="00A5349B" w14:paraId="027F59C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925B50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C5E09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4589C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C33C0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E1F2B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294D1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6)</w:t>
            </w:r>
          </w:p>
        </w:tc>
      </w:tr>
      <w:tr w:rsidR="00A535CC" w:rsidRPr="00A5349B" w14:paraId="047450A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A4DD45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C98B1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E8E45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8CBD4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4697F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4202D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94***</w:t>
            </w:r>
          </w:p>
        </w:tc>
      </w:tr>
      <w:tr w:rsidR="00A535CC" w:rsidRPr="00A5349B" w14:paraId="73D0DD1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468F8C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FDE44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2A1E6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DE17C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42575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1DE46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0)</w:t>
            </w:r>
          </w:p>
        </w:tc>
      </w:tr>
      <w:tr w:rsidR="00A535CC" w:rsidRPr="00A5349B" w14:paraId="2646300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BDF3A7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3907B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EAAEB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3E2A4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E9BB2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BE296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56**</w:t>
            </w:r>
          </w:p>
        </w:tc>
      </w:tr>
      <w:tr w:rsidR="00A535CC" w:rsidRPr="00A5349B" w14:paraId="4D4A6EBB" w14:textId="77777777" w:rsidTr="000059A3">
        <w:tc>
          <w:tcPr>
            <w:tcW w:w="174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AD4273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DB21A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A7B2E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872594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B97A8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9F609F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(0.020)</w:t>
            </w:r>
          </w:p>
        </w:tc>
      </w:tr>
      <w:tr w:rsidR="00A535CC" w:rsidRPr="00A5349B" w14:paraId="5C8604CB" w14:textId="77777777" w:rsidTr="000059A3">
        <w:tc>
          <w:tcPr>
            <w:tcW w:w="174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86D3E6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Num.Obs.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7C01D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6000</w:t>
            </w:r>
          </w:p>
        </w:tc>
        <w:tc>
          <w:tcPr>
            <w:tcW w:w="516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5F3C1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6000</w:t>
            </w:r>
          </w:p>
        </w:tc>
        <w:tc>
          <w:tcPr>
            <w:tcW w:w="669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90436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6000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76771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5964</w:t>
            </w:r>
          </w:p>
        </w:tc>
        <w:tc>
          <w:tcPr>
            <w:tcW w:w="492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C4BCA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5964</w:t>
            </w:r>
          </w:p>
        </w:tc>
      </w:tr>
      <w:tr w:rsidR="00A535CC" w:rsidRPr="00A5349B" w14:paraId="039B014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72CD85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R2 Marg.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431EC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000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00089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01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55618A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03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8BD42E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29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57DBE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300</w:t>
            </w:r>
          </w:p>
        </w:tc>
      </w:tr>
      <w:tr w:rsidR="00A535CC" w:rsidRPr="00A5349B" w14:paraId="7B77CF4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8C157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R2 Cond.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217EC7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27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0989D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24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F8AB2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23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CAF906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2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C011C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39</w:t>
            </w:r>
          </w:p>
        </w:tc>
      </w:tr>
      <w:tr w:rsidR="00A535CC" w:rsidRPr="00A5349B" w14:paraId="11841C6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577630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AI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5DED7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746.0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6C133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452.3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2A4A8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449.7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78CD6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043.7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6D4F3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2996.1</w:t>
            </w:r>
          </w:p>
        </w:tc>
      </w:tr>
      <w:tr w:rsidR="00A535CC" w:rsidRPr="00A5349B" w14:paraId="2725838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41D909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BI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2FE44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772.8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55E9A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532.7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F1DF20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550.2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09834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257.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FEEF0C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23243.8</w:t>
            </w:r>
          </w:p>
        </w:tc>
      </w:tr>
      <w:tr w:rsidR="004E499D" w:rsidRPr="00A5349B" w14:paraId="49A37CD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34195A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IC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BD71D5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5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C4AD93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43DF4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4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D8AE61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A6C36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0.3</w:t>
            </w:r>
          </w:p>
        </w:tc>
      </w:tr>
      <w:tr w:rsidR="004E499D" w:rsidRPr="00A5349B" w14:paraId="55F515C6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FA35CE" w14:textId="77777777" w:rsidR="00A5349B" w:rsidRPr="00A5349B" w:rsidRDefault="00A5349B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RMSE</w:t>
            </w: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EEDB8D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29</w:t>
            </w: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69A782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0</w:t>
            </w: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4C06A9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0</w:t>
            </w: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A85278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31</w:t>
            </w: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708D9B" w14:textId="77777777" w:rsidR="00A5349B" w:rsidRPr="00A5349B" w:rsidRDefault="00A5349B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1.29</w:t>
            </w:r>
          </w:p>
        </w:tc>
      </w:tr>
      <w:tr w:rsidR="000059A3" w:rsidRPr="00A5349B" w14:paraId="5D2E265B" w14:textId="77777777" w:rsidTr="000059A3">
        <w:tc>
          <w:tcPr>
            <w:tcW w:w="5000" w:type="pct"/>
            <w:gridSpan w:val="6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6E8D43" w14:textId="002038FF" w:rsidR="000059A3" w:rsidRPr="00A5349B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A5349B">
              <w:rPr>
                <w:rFonts w:ascii="Garamond" w:hAnsi="Garamond" w:cs="Courier New"/>
                <w:kern w:val="0"/>
                <w:sz w:val="20"/>
                <w:szCs w:val="20"/>
              </w:rPr>
              <w:t>+ p &lt; 0.1, * p &lt; 0.05, ** p &lt; 0.01, *** p &lt; 0.001</w:t>
            </w:r>
          </w:p>
        </w:tc>
      </w:tr>
    </w:tbl>
    <w:p w14:paraId="0E180B0C" w14:textId="77777777" w:rsidR="00A5349B" w:rsidRDefault="00A5349B">
      <w:pPr>
        <w:rPr>
          <w:rFonts w:ascii="Garamond" w:hAnsi="Garamond"/>
          <w:b/>
          <w:bCs/>
          <w:sz w:val="28"/>
          <w:szCs w:val="28"/>
          <w:lang w:val="en-US"/>
        </w:rPr>
        <w:sectPr w:rsidR="00A5349B" w:rsidSect="00A5713F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72EB9A08" w14:textId="64EF3D4E" w:rsidR="00F7623F" w:rsidRPr="00BC12DC" w:rsidRDefault="00F7623F" w:rsidP="00BC12DC">
      <w:pPr>
        <w:pStyle w:val="Listenabsatz"/>
        <w:numPr>
          <w:ilvl w:val="0"/>
          <w:numId w:val="2"/>
        </w:numPr>
        <w:spacing w:line="360" w:lineRule="auto"/>
        <w:jc w:val="both"/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Likelihood-ratio test</w:t>
      </w:r>
    </w:p>
    <w:p w14:paraId="602CA911" w14:textId="16D3811C" w:rsidR="000E6E38" w:rsidRPr="00EF5F30" w:rsidRDefault="00EF5F30" w:rsidP="00EF5F30">
      <w:pPr>
        <w:spacing w:line="360" w:lineRule="auto"/>
        <w:jc w:val="both"/>
        <w:rPr>
          <w:rFonts w:ascii="Garamond" w:hAnsi="Garamond"/>
          <w:lang w:val="en-US"/>
        </w:rPr>
      </w:pPr>
      <w:r w:rsidRPr="00EF5F30">
        <w:rPr>
          <w:rFonts w:ascii="Garamond" w:hAnsi="Garamond"/>
          <w:b/>
          <w:bCs/>
          <w:lang w:val="en-US"/>
        </w:rPr>
        <w:t>Table A3.</w:t>
      </w:r>
      <w:r>
        <w:rPr>
          <w:rFonts w:ascii="Garamond" w:hAnsi="Garamond"/>
          <w:lang w:val="en-US"/>
        </w:rPr>
        <w:t xml:space="preserve"> Results of a likelihood-ratio test</w:t>
      </w:r>
    </w:p>
    <w:tbl>
      <w:tblPr>
        <w:tblW w:w="0" w:type="auto"/>
        <w:jc w:val="center"/>
        <w:tblLook w:val="0000" w:firstRow="0" w:lastRow="0" w:firstColumn="0" w:lastColumn="0" w:noHBand="0" w:noVBand="0"/>
      </w:tblPr>
      <w:tblGrid>
        <w:gridCol w:w="3986"/>
        <w:gridCol w:w="552"/>
        <w:gridCol w:w="831"/>
        <w:gridCol w:w="831"/>
      </w:tblGrid>
      <w:tr w:rsidR="00F7623F" w:rsidRPr="00F7623F" w14:paraId="6729694F" w14:textId="77777777" w:rsidTr="00461CB2">
        <w:trPr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C7E37C" w14:textId="780CD67C" w:rsidR="00F7623F" w:rsidRPr="00F7623F" w:rsidRDefault="00F7623F" w:rsidP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Term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6EDD1F" w14:textId="5167627C" w:rsidR="00F7623F" w:rsidRPr="00F7623F" w:rsidRDefault="00F7623F" w:rsidP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DF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25B645" w14:textId="77777777" w:rsidR="00F7623F" w:rsidRPr="00F7623F" w:rsidRDefault="00F7623F" w:rsidP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b/>
                <w:b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kern w:val="0"/>
              </w:rPr>
              <w:t>LRT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CE3DE6" w14:textId="77777777" w:rsidR="00F7623F" w:rsidRPr="00F7623F" w:rsidRDefault="00F7623F" w:rsidP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b/>
                <w:bCs/>
                <w:i/>
                <w:iCs/>
                <w:kern w:val="0"/>
              </w:rPr>
            </w:pPr>
            <w:r w:rsidRPr="00F7623F">
              <w:rPr>
                <w:rFonts w:ascii="Garamond" w:hAnsi="Garamond" w:cs="Courier New"/>
                <w:b/>
                <w:bCs/>
                <w:i/>
                <w:iCs/>
                <w:kern w:val="0"/>
              </w:rPr>
              <w:t>p</w:t>
            </w:r>
          </w:p>
        </w:tc>
      </w:tr>
      <w:tr w:rsidR="00F7623F" w:rsidRPr="00F7623F" w14:paraId="2F36D9EB" w14:textId="77777777" w:rsidTr="00461CB2">
        <w:trPr>
          <w:jc w:val="center"/>
        </w:trPr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B9E3DA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66E81B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E3195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78.26</w:t>
            </w:r>
          </w:p>
        </w:tc>
        <w:tc>
          <w:tcPr>
            <w:tcW w:w="0" w:type="auto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500E0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0</w:t>
            </w:r>
          </w:p>
        </w:tc>
      </w:tr>
      <w:tr w:rsidR="00F7623F" w:rsidRPr="00F7623F" w14:paraId="49775AC5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52C8C3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Country of origin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ECCA1E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129C3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409.19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00CAF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0</w:t>
            </w:r>
          </w:p>
        </w:tc>
      </w:tr>
      <w:tr w:rsidR="00F7623F" w:rsidRPr="00F7623F" w14:paraId="67205E80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E206C5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Residence period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2A66D2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B7430F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831.5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946CD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0</w:t>
            </w:r>
          </w:p>
        </w:tc>
      </w:tr>
      <w:tr w:rsidR="00F7623F" w:rsidRPr="00F7623F" w14:paraId="7C45985D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D65201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Employment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14D3B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0B0E24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0.4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2A3BD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1</w:t>
            </w:r>
          </w:p>
        </w:tc>
      </w:tr>
      <w:tr w:rsidR="00F7623F" w:rsidRPr="00F7623F" w14:paraId="79D0F705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F32717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2F6835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BDA4B3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3.09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64530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0</w:t>
            </w:r>
          </w:p>
        </w:tc>
      </w:tr>
      <w:tr w:rsidR="00F7623F" w:rsidRPr="00F7623F" w14:paraId="4091B382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A17AB8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Dual citizenship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EDC115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150D1C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4.4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A4B3C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378</w:t>
            </w:r>
          </w:p>
        </w:tc>
      </w:tr>
      <w:tr w:rsidR="00F7623F" w:rsidRPr="00F7623F" w14:paraId="70E71203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A05061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 × Country of origin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385E0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7BDC4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.44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BE704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339</w:t>
            </w:r>
          </w:p>
        </w:tc>
      </w:tr>
      <w:tr w:rsidR="00F7623F" w:rsidRPr="00F7623F" w14:paraId="01E630B5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AAE756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 × Residence period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79BDD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7399DF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9.49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E2DA87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27</w:t>
            </w:r>
          </w:p>
        </w:tc>
      </w:tr>
      <w:tr w:rsidR="00F7623F" w:rsidRPr="00F7623F" w14:paraId="53692C5C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E7440D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 × Employment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2A9EB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1688FF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928E4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9827</w:t>
            </w:r>
          </w:p>
        </w:tc>
      </w:tr>
      <w:tr w:rsidR="00F7623F" w:rsidRPr="00F7623F" w14:paraId="0DFC591C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D794DA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 × 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7610F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7690AE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.0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9923BA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3642</w:t>
            </w:r>
          </w:p>
        </w:tc>
      </w:tr>
      <w:tr w:rsidR="00F7623F" w:rsidRPr="00F7623F" w14:paraId="0901F179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F3460A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nder × Dual citizenship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D2BBD3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7C42B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7.78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192DE1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001</w:t>
            </w:r>
          </w:p>
        </w:tc>
      </w:tr>
      <w:tr w:rsidR="00F7623F" w:rsidRPr="00F7623F" w14:paraId="25BEDB7D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99758B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lang w:val="en-US"/>
              </w:rPr>
            </w:pPr>
            <w:r w:rsidRPr="00F7623F">
              <w:rPr>
                <w:rFonts w:ascii="Garamond" w:hAnsi="Garamond" w:cs="Courier New"/>
                <w:kern w:val="0"/>
                <w:lang w:val="en-US"/>
              </w:rPr>
              <w:t>Country of origin × Residence period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3F0D04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E34324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86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93C37A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3574</w:t>
            </w:r>
          </w:p>
        </w:tc>
      </w:tr>
      <w:tr w:rsidR="00F7623F" w:rsidRPr="00F7623F" w14:paraId="52D13D16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F71EC8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Country of origin × Employment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64A65E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4F111A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.9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50120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0596</w:t>
            </w:r>
          </w:p>
        </w:tc>
      </w:tr>
      <w:tr w:rsidR="00F7623F" w:rsidRPr="00F7623F" w14:paraId="02C9FC22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214FF5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lang w:val="en-US"/>
              </w:rPr>
            </w:pPr>
            <w:r w:rsidRPr="00F7623F">
              <w:rPr>
                <w:rFonts w:ascii="Garamond" w:hAnsi="Garamond" w:cs="Courier New"/>
                <w:kern w:val="0"/>
                <w:lang w:val="en-US"/>
              </w:rPr>
              <w:t>Country of origin × 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05311C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39E779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7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71E0C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7649</w:t>
            </w:r>
          </w:p>
        </w:tc>
      </w:tr>
      <w:tr w:rsidR="00F7623F" w:rsidRPr="00F7623F" w14:paraId="0D69423F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DA47CC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lang w:val="en-US"/>
              </w:rPr>
            </w:pPr>
            <w:r w:rsidRPr="00F7623F">
              <w:rPr>
                <w:rFonts w:ascii="Garamond" w:hAnsi="Garamond" w:cs="Courier New"/>
                <w:kern w:val="0"/>
                <w:lang w:val="en-US"/>
              </w:rPr>
              <w:t>Country of origin × Dual citizenship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010D5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6A98BA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.37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71FFA6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449</w:t>
            </w:r>
          </w:p>
        </w:tc>
      </w:tr>
      <w:tr w:rsidR="00F7623F" w:rsidRPr="00F7623F" w14:paraId="0F500FE9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1F348C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Residence period × Employment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2F8CAE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34B8A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8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9DB5B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7530</w:t>
            </w:r>
          </w:p>
        </w:tc>
      </w:tr>
      <w:tr w:rsidR="00F7623F" w:rsidRPr="00F7623F" w14:paraId="0819CE39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7F1193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Residence period × 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D1E32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045C8F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15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5FAA6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8649</w:t>
            </w:r>
          </w:p>
        </w:tc>
      </w:tr>
      <w:tr w:rsidR="00F7623F" w:rsidRPr="00F7623F" w14:paraId="090FE3BE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092424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Residence period × Dual citizenship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BC6533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83337C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0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5B13B5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6589</w:t>
            </w:r>
          </w:p>
        </w:tc>
      </w:tr>
      <w:tr w:rsidR="00F7623F" w:rsidRPr="00F7623F" w14:paraId="0A157BCC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A0B376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Employment × German proficiency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117BA0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4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C08716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1.39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0B284B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440</w:t>
            </w:r>
          </w:p>
        </w:tc>
      </w:tr>
      <w:tr w:rsidR="00F7623F" w:rsidRPr="00F7623F" w14:paraId="17062B50" w14:textId="77777777" w:rsidTr="00461CB2">
        <w:trPr>
          <w:jc w:val="center"/>
        </w:trPr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3AFD93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Employment × Dual citizenship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1EE0A4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9CF78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24</w:t>
            </w:r>
          </w:p>
        </w:tc>
        <w:tc>
          <w:tcPr>
            <w:tcW w:w="0" w:type="auto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D0CAEF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7884</w:t>
            </w:r>
          </w:p>
        </w:tc>
      </w:tr>
      <w:tr w:rsidR="00F7623F" w:rsidRPr="00F7623F" w14:paraId="0311B17B" w14:textId="77777777" w:rsidTr="00461CB2">
        <w:trPr>
          <w:jc w:val="center"/>
        </w:trPr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B86989" w14:textId="77777777" w:rsidR="00F7623F" w:rsidRPr="00F7623F" w:rsidRDefault="00F7623F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German proficiency × Dual citizenship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B5A5ED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AB6A4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99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194FA8" w14:textId="77777777" w:rsidR="00F7623F" w:rsidRPr="00F7623F" w:rsidRDefault="00F7623F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</w:rPr>
            </w:pPr>
            <w:r w:rsidRPr="00F7623F">
              <w:rPr>
                <w:rFonts w:ascii="Garamond" w:hAnsi="Garamond" w:cs="Courier New"/>
                <w:kern w:val="0"/>
              </w:rPr>
              <w:t>0.3766</w:t>
            </w:r>
          </w:p>
        </w:tc>
      </w:tr>
    </w:tbl>
    <w:p w14:paraId="28DC888E" w14:textId="77777777" w:rsidR="00F7623F" w:rsidRDefault="00F7623F" w:rsidP="00B44B6D">
      <w:pPr>
        <w:spacing w:after="200" w:line="360" w:lineRule="auto"/>
        <w:jc w:val="both"/>
        <w:rPr>
          <w:rFonts w:ascii="Garamond" w:hAnsi="Garamond"/>
          <w:lang w:val="en-US"/>
        </w:rPr>
      </w:pPr>
    </w:p>
    <w:p w14:paraId="20146CC8" w14:textId="77777777" w:rsidR="003E4AB9" w:rsidRDefault="003E4AB9">
      <w:pPr>
        <w:rPr>
          <w:rFonts w:ascii="Garamond" w:hAnsi="Garamond"/>
          <w:lang w:val="en-US"/>
        </w:rPr>
        <w:sectPr w:rsidR="003E4AB9" w:rsidSect="00A5713F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24FCA580" w14:textId="05FC38EA" w:rsidR="00E854A5" w:rsidRPr="00BC12DC" w:rsidRDefault="00E854A5" w:rsidP="00BC12DC">
      <w:pPr>
        <w:pStyle w:val="Listenabsatz"/>
        <w:numPr>
          <w:ilvl w:val="0"/>
          <w:numId w:val="2"/>
        </w:numPr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Full regression tables</w:t>
      </w:r>
    </w:p>
    <w:p w14:paraId="0B65E57D" w14:textId="7BB056F9" w:rsidR="00E854A5" w:rsidRDefault="00E854A5" w:rsidP="00E854A5">
      <w:pPr>
        <w:rPr>
          <w:rFonts w:ascii="Garamond" w:hAnsi="Garamond"/>
          <w:b/>
          <w:bCs/>
          <w:sz w:val="28"/>
          <w:szCs w:val="28"/>
          <w:lang w:val="en-US"/>
        </w:rPr>
      </w:pPr>
      <w:r w:rsidRPr="004E499D">
        <w:rPr>
          <w:rFonts w:ascii="Garamond" w:hAnsi="Garamond"/>
          <w:lang w:val="en-US"/>
        </w:rPr>
        <w:t>Table A</w:t>
      </w:r>
      <w:r w:rsidR="002B2C16">
        <w:rPr>
          <w:rFonts w:ascii="Garamond" w:hAnsi="Garamond"/>
          <w:lang w:val="en-US"/>
        </w:rPr>
        <w:t>4</w:t>
      </w:r>
      <w:r w:rsidRPr="004E499D">
        <w:rPr>
          <w:rFonts w:ascii="Garamond" w:hAnsi="Garamond"/>
          <w:lang w:val="en-US"/>
        </w:rPr>
        <w:t>. Multilevel modeling results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3158"/>
        <w:gridCol w:w="1435"/>
        <w:gridCol w:w="937"/>
        <w:gridCol w:w="1214"/>
        <w:gridCol w:w="1435"/>
        <w:gridCol w:w="893"/>
      </w:tblGrid>
      <w:tr w:rsidR="00E854A5" w:rsidRPr="003E4AB9" w14:paraId="61ADA5DC" w14:textId="77777777" w:rsidTr="000059A3">
        <w:tc>
          <w:tcPr>
            <w:tcW w:w="174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18B4ED" w14:textId="77777777" w:rsidR="003E4AB9" w:rsidRPr="00E854A5" w:rsidRDefault="003E4AB9" w:rsidP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E1C636" w14:textId="33C15804" w:rsidR="003E4AB9" w:rsidRPr="003E4AB9" w:rsidRDefault="003E4AB9" w:rsidP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Unconditional</w:t>
            </w:r>
          </w:p>
        </w:tc>
        <w:tc>
          <w:tcPr>
            <w:tcW w:w="516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7DBE7D" w14:textId="7562FE78" w:rsidR="003E4AB9" w:rsidRPr="003E4AB9" w:rsidRDefault="003E4AB9" w:rsidP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</w:t>
            </w:r>
          </w:p>
        </w:tc>
        <w:tc>
          <w:tcPr>
            <w:tcW w:w="669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019614" w14:textId="4F6CD22F" w:rsidR="003E4AB9" w:rsidRPr="003E4AB9" w:rsidRDefault="003E4AB9" w:rsidP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 interactions</w:t>
            </w: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E760D8" w14:textId="49FE332D" w:rsidR="003E4AB9" w:rsidRPr="003E4AB9" w:rsidRDefault="003E4AB9" w:rsidP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Respondent characteristics</w:t>
            </w:r>
          </w:p>
        </w:tc>
        <w:tc>
          <w:tcPr>
            <w:tcW w:w="492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7B27AA" w14:textId="2A0DD0F9" w:rsidR="003E4AB9" w:rsidRPr="003E4AB9" w:rsidRDefault="003E4AB9" w:rsidP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Full model</w:t>
            </w:r>
          </w:p>
        </w:tc>
      </w:tr>
      <w:tr w:rsidR="000059A3" w:rsidRPr="003E4AB9" w14:paraId="53E77AD1" w14:textId="77777777" w:rsidTr="000059A3">
        <w:tc>
          <w:tcPr>
            <w:tcW w:w="174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C0C19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Intercept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CE869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4.224***</w:t>
            </w:r>
          </w:p>
        </w:tc>
        <w:tc>
          <w:tcPr>
            <w:tcW w:w="516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0DD0B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.665***</w:t>
            </w:r>
          </w:p>
        </w:tc>
        <w:tc>
          <w:tcPr>
            <w:tcW w:w="669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0D5E2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.549***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E24EF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3.796***</w:t>
            </w:r>
          </w:p>
        </w:tc>
        <w:tc>
          <w:tcPr>
            <w:tcW w:w="492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FD490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4.196***</w:t>
            </w:r>
          </w:p>
        </w:tc>
      </w:tr>
      <w:tr w:rsidR="000059A3" w:rsidRPr="003E4AB9" w14:paraId="764D37F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5F85A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966C4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3)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C56E5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0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27959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A2975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20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9514D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242)</w:t>
            </w:r>
          </w:p>
        </w:tc>
      </w:tr>
      <w:tr w:rsidR="000059A3" w:rsidRPr="003E4AB9" w14:paraId="5E4FB71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692A5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Gender: Male (ref.: Fema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893D9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0DA83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03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FB53A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20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C5B37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0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82CF1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92</w:t>
            </w:r>
          </w:p>
        </w:tc>
      </w:tr>
      <w:tr w:rsidR="000059A3" w:rsidRPr="003E4AB9" w14:paraId="7563F32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2FD25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A5E79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B17ED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51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5BDDC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58668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61075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9)</w:t>
            </w:r>
          </w:p>
        </w:tc>
      </w:tr>
      <w:tr w:rsidR="000059A3" w:rsidRPr="003E4AB9" w14:paraId="352CDBB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73980D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(ref.: Great Bri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9CFAD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4F2AC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99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29AC2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95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BE180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9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ADA8A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20</w:t>
            </w:r>
          </w:p>
        </w:tc>
      </w:tr>
      <w:tr w:rsidR="000059A3" w:rsidRPr="003E4AB9" w14:paraId="170CFA7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F6311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C6BE0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75485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4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643E9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C207A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ACD25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59)</w:t>
            </w:r>
          </w:p>
        </w:tc>
      </w:tr>
      <w:tr w:rsidR="000059A3" w:rsidRPr="003E4AB9" w14:paraId="5341A3C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F171EF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India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ACBB5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9BA01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30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5987F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27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C2FBD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24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44DF9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55</w:t>
            </w:r>
          </w:p>
        </w:tc>
      </w:tr>
      <w:tr w:rsidR="000059A3" w:rsidRPr="003E4AB9" w14:paraId="681E1EB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35DF6B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C8CD9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83B26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3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6115F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9506D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352D7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61)</w:t>
            </w:r>
          </w:p>
        </w:tc>
      </w:tr>
      <w:tr w:rsidR="000059A3" w:rsidRPr="003E4AB9" w14:paraId="206263A9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8C8527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Duration of residence: 5 years (ref.: 3 years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DD17F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EE113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44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1634D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56+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F5936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2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2520A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18</w:t>
            </w:r>
          </w:p>
        </w:tc>
      </w:tr>
      <w:tr w:rsidR="000059A3" w:rsidRPr="003E4AB9" w14:paraId="1819C6A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961EB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242D0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E0B01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4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CFA1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6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7DC66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30397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7)</w:t>
            </w:r>
          </w:p>
        </w:tc>
      </w:tr>
      <w:tr w:rsidR="000059A3" w:rsidRPr="003E4AB9" w14:paraId="5FC2499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E7AE05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0BC11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FC8AC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85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6560F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14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46C29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9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A5192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96***</w:t>
            </w:r>
          </w:p>
        </w:tc>
      </w:tr>
      <w:tr w:rsidR="000059A3" w:rsidRPr="003E4AB9" w14:paraId="3D19C73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8D81E4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BCDA7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163B3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5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EA45A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6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7E288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E674B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7)</w:t>
            </w:r>
          </w:p>
        </w:tc>
      </w:tr>
      <w:tr w:rsidR="000059A3" w:rsidRPr="003E4AB9" w14:paraId="58EDFE4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FB4366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Language proficiency: Very good (ref.: Litt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55540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86792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496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E36FE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498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484EA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507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FF1C4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504***</w:t>
            </w:r>
          </w:p>
        </w:tc>
      </w:tr>
      <w:tr w:rsidR="000059A3" w:rsidRPr="003E4AB9" w14:paraId="4B563C0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3FF19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24BA0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01558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51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3B756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4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1414B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4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6C571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49)</w:t>
            </w:r>
          </w:p>
        </w:tc>
      </w:tr>
      <w:tr w:rsidR="000059A3" w:rsidRPr="003E4AB9" w14:paraId="0EA5377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49287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(ref.: Seeking employment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A1395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22751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061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F3823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062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D7906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061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CAEAF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549***</w:t>
            </w:r>
          </w:p>
        </w:tc>
      </w:tr>
      <w:tr w:rsidR="000059A3" w:rsidRPr="003E4AB9" w14:paraId="0B94396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4D7E0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E8124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11274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51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1D66C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4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FD984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4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C85C9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27)</w:t>
            </w:r>
          </w:p>
        </w:tc>
      </w:tr>
      <w:tr w:rsidR="000059A3" w:rsidRPr="003E4AB9" w14:paraId="6AB984B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6A5777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(ref.: Re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AA5B8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86281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865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BC5F8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063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A9BD3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053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CC0A7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31</w:t>
            </w:r>
          </w:p>
        </w:tc>
      </w:tr>
      <w:tr w:rsidR="000059A3" w:rsidRPr="003E4AB9" w14:paraId="74B4D0F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2631E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54822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12880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51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F88D2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9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4B84C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7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32C4C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73)</w:t>
            </w:r>
          </w:p>
        </w:tc>
      </w:tr>
      <w:tr w:rsidR="000059A3" w:rsidRPr="003E4AB9" w14:paraId="50A90D2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C0EA5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Gender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EC0E2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E817F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EBDC6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93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7369C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ADFBF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372***</w:t>
            </w:r>
          </w:p>
        </w:tc>
      </w:tr>
      <w:tr w:rsidR="000059A3" w:rsidRPr="003E4AB9" w14:paraId="6494032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6953F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C75F0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94AA9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623DE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EE6E5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0CA14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9)</w:t>
            </w:r>
          </w:p>
        </w:tc>
      </w:tr>
      <w:tr w:rsidR="000059A3" w:rsidRPr="003E4AB9" w14:paraId="7466BBE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4A9BC8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5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47179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6167E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DB030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26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0FC05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51B3A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3E4AB9" w14:paraId="72BB88F9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446943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86F40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4D5FD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6312D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2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D6005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D7113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3E4AB9" w14:paraId="0BC8DF3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82A22F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94A3F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62173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224BF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59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C8FD3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A854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3E4AB9" w14:paraId="402A24B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27E5B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A3B7A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C9614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A5B1F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20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A8398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B3B4C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3E4AB9" w14:paraId="280EA1C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CF105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Gender (resp.)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B3AD1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04BF2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26D71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15B07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7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1ED64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68</w:t>
            </w:r>
          </w:p>
        </w:tc>
      </w:tr>
      <w:tr w:rsidR="000059A3" w:rsidRPr="003E4AB9" w14:paraId="24E14C9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623107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FFC78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96C57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23036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46930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847DF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61)</w:t>
            </w:r>
          </w:p>
        </w:tc>
      </w:tr>
      <w:tr w:rsidR="000059A3" w:rsidRPr="003E4AB9" w14:paraId="002CCF6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43167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C0B6A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2B269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73479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8F420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05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E5DB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12***</w:t>
            </w:r>
          </w:p>
        </w:tc>
      </w:tr>
      <w:tr w:rsidR="000059A3" w:rsidRPr="003E4AB9" w14:paraId="1AC01E8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1CD2F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D745C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9D7E1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FA660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28431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A3174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</w:tr>
      <w:tr w:rsidR="000059A3" w:rsidRPr="003E4AB9" w14:paraId="7D820BB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5F51C5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Education (resp.): Realschule (10) (ref.: Hauptschule (8/9)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D0C5A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3BCF1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84985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D6476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0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7D506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05</w:t>
            </w:r>
          </w:p>
        </w:tc>
      </w:tr>
      <w:tr w:rsidR="000059A3" w:rsidRPr="003E4AB9" w14:paraId="6551E37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07F08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A23EE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5527E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E8761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061B4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50657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4)</w:t>
            </w:r>
          </w:p>
        </w:tc>
      </w:tr>
      <w:tr w:rsidR="000059A3" w:rsidRPr="003E4AB9" w14:paraId="7AA9680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91416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Abitur, Fachhochschulreif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85C93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85AF9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AE989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21879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49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5A98E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50</w:t>
            </w:r>
          </w:p>
        </w:tc>
      </w:tr>
      <w:tr w:rsidR="000059A3" w:rsidRPr="003E4AB9" w14:paraId="32FBBB3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07D923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21E76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B77CD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3DFC5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061EB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2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D6655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2)</w:t>
            </w:r>
          </w:p>
        </w:tc>
      </w:tr>
      <w:tr w:rsidR="000059A3" w:rsidRPr="003E4AB9" w14:paraId="4A6471B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49EE5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No diploma/in school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48823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B9AF9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91DB5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988E5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416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98A0F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407</w:t>
            </w:r>
          </w:p>
        </w:tc>
      </w:tr>
      <w:tr w:rsidR="00E854A5" w:rsidRPr="003E4AB9" w14:paraId="734D074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6B134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CE910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9ED9B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140ED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8A062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35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1ADAE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351)</w:t>
            </w:r>
          </w:p>
        </w:tc>
      </w:tr>
      <w:tr w:rsidR="000059A3" w:rsidRPr="003E4AB9" w14:paraId="26295F19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1CA7D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itizenship (resp.): Dual citizenship (ref.: Only Germa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5F27A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82634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277AA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98322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88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C9DCD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87*</w:t>
            </w:r>
          </w:p>
        </w:tc>
      </w:tr>
      <w:tr w:rsidR="000059A3" w:rsidRPr="003E4AB9" w14:paraId="11EFAB4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3210C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B9B1A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E2137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11790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5BB46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2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242D6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23)</w:t>
            </w:r>
          </w:p>
        </w:tc>
      </w:tr>
      <w:tr w:rsidR="000059A3" w:rsidRPr="003E4AB9" w14:paraId="3D2CE7B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8AA639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Third country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17B3F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60141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EEF4B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2F0C3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38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F3631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31</w:t>
            </w:r>
          </w:p>
        </w:tc>
      </w:tr>
      <w:tr w:rsidR="000059A3" w:rsidRPr="003E4AB9" w14:paraId="72EBAB99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C1E4BD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712CA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CA13F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6E130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DDA56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6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1F256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64)</w:t>
            </w:r>
          </w:p>
        </w:tc>
      </w:tr>
      <w:tr w:rsidR="000059A3" w:rsidRPr="003E4AB9" w14:paraId="1E4CCF1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230717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Region (resp.): East Germany (ref.: West Germany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D3D69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DC6BE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231E0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42FDF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68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15619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70</w:t>
            </w:r>
          </w:p>
        </w:tc>
      </w:tr>
      <w:tr w:rsidR="000059A3" w:rsidRPr="003E4AB9" w14:paraId="0EEF7BB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B28AC4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82450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9E6CB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BC8BA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467F3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8AB93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83)</w:t>
            </w:r>
          </w:p>
        </w:tc>
      </w:tr>
      <w:tr w:rsidR="000059A3" w:rsidRPr="003E4AB9" w14:paraId="6E77E41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692EE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3972E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FA65C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1F7D4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15DB8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64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9439B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71***</w:t>
            </w:r>
          </w:p>
        </w:tc>
      </w:tr>
      <w:tr w:rsidR="000059A3" w:rsidRPr="003E4AB9" w14:paraId="222D7E04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7758A6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90949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A27A1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31C40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392E8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19)</w:t>
            </w: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BA0A6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30)</w:t>
            </w:r>
          </w:p>
        </w:tc>
      </w:tr>
      <w:tr w:rsidR="000059A3" w:rsidRPr="003E4AB9" w14:paraId="70C36A2E" w14:textId="77777777" w:rsidTr="000059A3">
        <w:tc>
          <w:tcPr>
            <w:tcW w:w="1741" w:type="pct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F46683" w14:textId="77777777" w:rsidR="000059A3" w:rsidRPr="003E4AB9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3259" w:type="pct"/>
            <w:gridSpan w:val="5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F2EEE4" w14:textId="7B054387" w:rsidR="000059A3" w:rsidRPr="003E4AB9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>
              <w:rPr>
                <w:rFonts w:ascii="Garamond" w:hAnsi="Garamond" w:cs="Courier New"/>
                <w:kern w:val="0"/>
                <w:sz w:val="20"/>
                <w:szCs w:val="20"/>
              </w:rPr>
              <w:t>Continued on next page</w:t>
            </w:r>
          </w:p>
        </w:tc>
      </w:tr>
      <w:tr w:rsidR="000059A3" w:rsidRPr="003E4AB9" w14:paraId="5EEB555B" w14:textId="77777777" w:rsidTr="000059A3">
        <w:tc>
          <w:tcPr>
            <w:tcW w:w="174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937B0E" w14:textId="77777777" w:rsidR="000059A3" w:rsidRPr="003E4AB9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3259" w:type="pct"/>
            <w:gridSpan w:val="5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E4A06C" w14:textId="77777777" w:rsid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3E4AB9" w14:paraId="0706FDF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481135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lastRenderedPageBreak/>
              <w:t>Economic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C8E91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A39C4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AE559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162B8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06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90407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05</w:t>
            </w:r>
          </w:p>
        </w:tc>
      </w:tr>
      <w:tr w:rsidR="000059A3" w:rsidRPr="003E4AB9" w14:paraId="1F9114C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48A3B3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BCD6C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8783F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DDF94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B24B7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1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056F7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18)</w:t>
            </w:r>
          </w:p>
        </w:tc>
      </w:tr>
      <w:tr w:rsidR="000059A3" w:rsidRPr="003E4AB9" w14:paraId="53A1A76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D6B7C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Party preference (resp.): SPD (ref.: CDU/CSU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557B4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6723C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D4E3C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3362F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96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68B2D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82***</w:t>
            </w:r>
          </w:p>
        </w:tc>
      </w:tr>
      <w:tr w:rsidR="000059A3" w:rsidRPr="003E4AB9" w14:paraId="0A0E08B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A06805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C371D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F31FD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9197A0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6B799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0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23A8C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04)</w:t>
            </w:r>
          </w:p>
        </w:tc>
      </w:tr>
      <w:tr w:rsidR="000059A3" w:rsidRPr="003E4AB9" w14:paraId="64BDF53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7075E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Bündnis 90 / Die Grünen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68C6B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9C9C9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314B7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27F30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5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A46B8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54</w:t>
            </w:r>
          </w:p>
        </w:tc>
      </w:tr>
      <w:tr w:rsidR="000059A3" w:rsidRPr="003E4AB9" w14:paraId="25E2159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75B47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98555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0F32A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177CD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1D698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66FC1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</w:tr>
      <w:tr w:rsidR="000059A3" w:rsidRPr="003E4AB9" w14:paraId="65576F6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61FDE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FDP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56FA9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D81AA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82F0B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59DFA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41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E683B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31</w:t>
            </w:r>
          </w:p>
        </w:tc>
      </w:tr>
      <w:tr w:rsidR="000059A3" w:rsidRPr="003E4AB9" w14:paraId="6F9DB4F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59822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E40EA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1304B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A9D25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F6AA2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4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EB22A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44)</w:t>
            </w:r>
          </w:p>
        </w:tc>
      </w:tr>
      <w:tr w:rsidR="000059A3" w:rsidRPr="003E4AB9" w14:paraId="776CD77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334BA8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Die Link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EA383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7C253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ACC3D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E2CC0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6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BAF59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60</w:t>
            </w:r>
          </w:p>
        </w:tc>
      </w:tr>
      <w:tr w:rsidR="000059A3" w:rsidRPr="003E4AB9" w14:paraId="5FB4447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936EE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12C9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D35E5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D6E5E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3FA97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4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54F12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41)</w:t>
            </w:r>
          </w:p>
        </w:tc>
      </w:tr>
      <w:tr w:rsidR="000059A3" w:rsidRPr="003E4AB9" w14:paraId="0DA345F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B3D7F6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AfD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70B17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54E57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F2F74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04D60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217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939AB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226*</w:t>
            </w:r>
          </w:p>
        </w:tc>
      </w:tr>
      <w:tr w:rsidR="000059A3" w:rsidRPr="003E4AB9" w14:paraId="7EDA0A3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BF9BE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CD975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346A1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D764C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42E1E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0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E0C45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07)</w:t>
            </w:r>
          </w:p>
        </w:tc>
      </w:tr>
      <w:tr w:rsidR="000059A3" w:rsidRPr="003E4AB9" w14:paraId="395FD69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C69F13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Other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D14D2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88D1C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E5145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492A6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445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ECE6D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437**</w:t>
            </w:r>
          </w:p>
        </w:tc>
      </w:tr>
      <w:tr w:rsidR="000059A3" w:rsidRPr="003E4AB9" w14:paraId="4368C21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B91416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445BA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7D9A7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9CB8C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697E7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6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24735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169)</w:t>
            </w:r>
          </w:p>
        </w:tc>
      </w:tr>
      <w:tr w:rsidR="000059A3" w:rsidRPr="003E4AB9" w14:paraId="3B52AC3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EADA2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No preferenc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BEDB6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F51B0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1B808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1E03A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18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7FAE6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21</w:t>
            </w:r>
          </w:p>
        </w:tc>
      </w:tr>
      <w:tr w:rsidR="000059A3" w:rsidRPr="003E4AB9" w14:paraId="11C9307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A58B0D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D4601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7741A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1D66D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FF8DD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F23AD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90)</w:t>
            </w:r>
          </w:p>
        </w:tc>
      </w:tr>
      <w:tr w:rsidR="000059A3" w:rsidRPr="003E4AB9" w14:paraId="32D4E23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55FD14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DAE80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03D61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3A0FB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78EE7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620E8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14***</w:t>
            </w:r>
          </w:p>
        </w:tc>
      </w:tr>
      <w:tr w:rsidR="000059A3" w:rsidRPr="003E4AB9" w14:paraId="1C6956C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F7D55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BF3C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8B423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76DF2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5B284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25924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02)</w:t>
            </w:r>
          </w:p>
        </w:tc>
      </w:tr>
      <w:tr w:rsidR="000059A3" w:rsidRPr="003E4AB9" w14:paraId="5686E1D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32F7D9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5AF45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5D2D8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A9B35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5316F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A5825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119***</w:t>
            </w:r>
          </w:p>
        </w:tc>
      </w:tr>
      <w:tr w:rsidR="000059A3" w:rsidRPr="003E4AB9" w14:paraId="0EF531A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927D20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D6F8D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14024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A838E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9C085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F8558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28)</w:t>
            </w:r>
          </w:p>
        </w:tc>
      </w:tr>
      <w:tr w:rsidR="000059A3" w:rsidRPr="003E4AB9" w14:paraId="34A0015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7E637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India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BB25A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A115F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D4A6C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101344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BFD6C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-0.091**</w:t>
            </w:r>
          </w:p>
        </w:tc>
      </w:tr>
      <w:tr w:rsidR="000059A3" w:rsidRPr="003E4AB9" w14:paraId="098BF05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60270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C6B2E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CB178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52390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62E18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72574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29)</w:t>
            </w:r>
          </w:p>
        </w:tc>
      </w:tr>
      <w:tr w:rsidR="000059A3" w:rsidRPr="003E4AB9" w14:paraId="773CFD3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907C31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F9594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E33E8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E2A84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5F2A9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F30CC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100***</w:t>
            </w:r>
          </w:p>
        </w:tc>
      </w:tr>
      <w:tr w:rsidR="000059A3" w:rsidRPr="003E4AB9" w14:paraId="6810FD5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CBDEA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2AAB08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F0021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8CD7F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45EDA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BA1DA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23)</w:t>
            </w:r>
          </w:p>
        </w:tc>
      </w:tr>
      <w:tr w:rsidR="000059A3" w:rsidRPr="003E4AB9" w14:paraId="06A7AC5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D3D2B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48783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38FB3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099AD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86C0C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9DE6B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54*</w:t>
            </w:r>
          </w:p>
        </w:tc>
      </w:tr>
      <w:tr w:rsidR="000059A3" w:rsidRPr="003E4AB9" w14:paraId="1E70BFE0" w14:textId="77777777" w:rsidTr="000059A3">
        <w:tc>
          <w:tcPr>
            <w:tcW w:w="174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8BDE4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DBEF2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71F04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1B901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74647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Borders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3F822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(0.023)</w:t>
            </w:r>
          </w:p>
        </w:tc>
      </w:tr>
      <w:tr w:rsidR="000059A3" w:rsidRPr="003E4AB9" w14:paraId="1068484D" w14:textId="77777777" w:rsidTr="000059A3">
        <w:tc>
          <w:tcPr>
            <w:tcW w:w="174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7DC692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Num.Obs.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37B2D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5304</w:t>
            </w:r>
          </w:p>
        </w:tc>
        <w:tc>
          <w:tcPr>
            <w:tcW w:w="516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D4E03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5304</w:t>
            </w:r>
          </w:p>
        </w:tc>
        <w:tc>
          <w:tcPr>
            <w:tcW w:w="669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AA45F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5304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4C11F7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5276</w:t>
            </w:r>
          </w:p>
        </w:tc>
        <w:tc>
          <w:tcPr>
            <w:tcW w:w="492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5A11C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5276</w:t>
            </w:r>
          </w:p>
        </w:tc>
      </w:tr>
      <w:tr w:rsidR="000059A3" w:rsidRPr="003E4AB9" w14:paraId="4B2EC6D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AA5904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R2 Marg.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2593E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000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A8715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65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100D3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68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D6BF5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1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76F20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21</w:t>
            </w:r>
          </w:p>
        </w:tc>
      </w:tr>
      <w:tr w:rsidR="000059A3" w:rsidRPr="003E4AB9" w14:paraId="5092E8D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8EDB9B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R2 Cond.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8BA2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460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F05B1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460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E4A25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461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346A3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466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DAFF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477</w:t>
            </w:r>
          </w:p>
        </w:tc>
      </w:tr>
      <w:tr w:rsidR="000059A3" w:rsidRPr="003E4AB9" w14:paraId="33DF010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FBED8E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AI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D52BD1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799.5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FEB27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493.5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123CC6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491.5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B27032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257.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86CFC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216.5</w:t>
            </w:r>
          </w:p>
        </w:tc>
      </w:tr>
      <w:tr w:rsidR="000059A3" w:rsidRPr="003E4AB9" w14:paraId="01E768B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3758AA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BI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51338C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825.8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93347C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572.4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55161A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590.1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3DAC8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467.8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0F882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20459.6</w:t>
            </w:r>
          </w:p>
        </w:tc>
      </w:tr>
      <w:tr w:rsidR="000059A3" w:rsidRPr="003E4AB9" w14:paraId="7719751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A7C89C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ICC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C7C3A5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5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A9598B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DD2A13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3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A3E90E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3082E0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0.2</w:t>
            </w:r>
          </w:p>
        </w:tc>
      </w:tr>
      <w:tr w:rsidR="000059A3" w:rsidRPr="003E4AB9" w14:paraId="407304A8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AE93AF" w14:textId="77777777" w:rsidR="003E4AB9" w:rsidRPr="003E4AB9" w:rsidRDefault="003E4AB9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RMSE</w:t>
            </w: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64692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35</w:t>
            </w: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23E3ED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36</w:t>
            </w: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EBC93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37</w:t>
            </w: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946109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37</w:t>
            </w: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5B665F" w14:textId="77777777" w:rsidR="003E4AB9" w:rsidRPr="003E4AB9" w:rsidRDefault="003E4AB9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1.35</w:t>
            </w:r>
          </w:p>
        </w:tc>
      </w:tr>
      <w:tr w:rsidR="000059A3" w:rsidRPr="003E4AB9" w14:paraId="3BB33451" w14:textId="77777777" w:rsidTr="000059A3">
        <w:tc>
          <w:tcPr>
            <w:tcW w:w="5000" w:type="pct"/>
            <w:gridSpan w:val="6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1333B3" w14:textId="4611B982" w:rsidR="000059A3" w:rsidRPr="003E4AB9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3E4AB9">
              <w:rPr>
                <w:rFonts w:ascii="Garamond" w:hAnsi="Garamond" w:cs="Courier New"/>
                <w:kern w:val="0"/>
                <w:sz w:val="20"/>
                <w:szCs w:val="20"/>
              </w:rPr>
              <w:t>+ p &lt; 0.1, * p &lt; 0.05, ** p &lt; 0.01, *** p &lt; 0.001</w:t>
            </w:r>
          </w:p>
        </w:tc>
      </w:tr>
    </w:tbl>
    <w:p w14:paraId="64F99C0F" w14:textId="77777777" w:rsidR="003E4AB9" w:rsidRDefault="003E4AB9">
      <w:pPr>
        <w:rPr>
          <w:rFonts w:ascii="Garamond" w:hAnsi="Garamond"/>
          <w:lang w:val="en-US"/>
        </w:rPr>
      </w:pPr>
    </w:p>
    <w:p w14:paraId="0A806AE6" w14:textId="77777777" w:rsidR="00E854A5" w:rsidRDefault="00E854A5">
      <w:pPr>
        <w:rPr>
          <w:rFonts w:ascii="Garamond" w:hAnsi="Garamond"/>
          <w:lang w:val="en-US"/>
        </w:rPr>
      </w:pPr>
    </w:p>
    <w:p w14:paraId="0CAFA98F" w14:textId="7B91B592" w:rsidR="00E854A5" w:rsidRDefault="00E854A5">
      <w:pPr>
        <w:rPr>
          <w:rFonts w:ascii="Garamond" w:hAnsi="Garamond"/>
          <w:lang w:val="en-US"/>
        </w:rPr>
      </w:pPr>
      <w:r>
        <w:rPr>
          <w:rFonts w:ascii="Garamond" w:hAnsi="Garamond"/>
          <w:lang w:val="en-US"/>
        </w:rPr>
        <w:br w:type="page"/>
      </w:r>
    </w:p>
    <w:p w14:paraId="2196F234" w14:textId="445111D6" w:rsidR="000059A3" w:rsidRPr="00BC12DC" w:rsidRDefault="000059A3" w:rsidP="00BC12DC">
      <w:pPr>
        <w:pStyle w:val="Listenabsatz"/>
        <w:numPr>
          <w:ilvl w:val="0"/>
          <w:numId w:val="2"/>
        </w:numPr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Full regression tables</w:t>
      </w:r>
    </w:p>
    <w:p w14:paraId="36D668E4" w14:textId="6CCE4916" w:rsidR="000059A3" w:rsidRDefault="000059A3" w:rsidP="000059A3">
      <w:pPr>
        <w:rPr>
          <w:rFonts w:ascii="Garamond" w:hAnsi="Garamond"/>
          <w:b/>
          <w:bCs/>
          <w:sz w:val="28"/>
          <w:szCs w:val="28"/>
          <w:lang w:val="en-US"/>
        </w:rPr>
      </w:pPr>
      <w:r w:rsidRPr="004E499D">
        <w:rPr>
          <w:rFonts w:ascii="Garamond" w:hAnsi="Garamond"/>
          <w:lang w:val="en-US"/>
        </w:rPr>
        <w:t>Table A</w:t>
      </w:r>
      <w:r w:rsidR="002B2C16">
        <w:rPr>
          <w:rFonts w:ascii="Garamond" w:hAnsi="Garamond"/>
          <w:lang w:val="en-US"/>
        </w:rPr>
        <w:t>5</w:t>
      </w:r>
      <w:r w:rsidRPr="004E499D">
        <w:rPr>
          <w:rFonts w:ascii="Garamond" w:hAnsi="Garamond"/>
          <w:lang w:val="en-US"/>
        </w:rPr>
        <w:t>. Multilevel modeling results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3158"/>
        <w:gridCol w:w="1435"/>
        <w:gridCol w:w="937"/>
        <w:gridCol w:w="1214"/>
        <w:gridCol w:w="1435"/>
        <w:gridCol w:w="893"/>
      </w:tblGrid>
      <w:tr w:rsidR="000059A3" w:rsidRPr="000059A3" w14:paraId="5A4FA0F1" w14:textId="77777777" w:rsidTr="000059A3">
        <w:tc>
          <w:tcPr>
            <w:tcW w:w="174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270E4B" w14:textId="77777777" w:rsidR="000059A3" w:rsidRPr="000059A3" w:rsidRDefault="000059A3" w:rsidP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5C17CF" w14:textId="7074DF65" w:rsidR="000059A3" w:rsidRPr="000059A3" w:rsidRDefault="000059A3" w:rsidP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Unconditional</w:t>
            </w:r>
          </w:p>
        </w:tc>
        <w:tc>
          <w:tcPr>
            <w:tcW w:w="516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0A1B64" w14:textId="12F9E07C" w:rsidR="000059A3" w:rsidRPr="000059A3" w:rsidRDefault="000059A3" w:rsidP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</w:t>
            </w:r>
          </w:p>
        </w:tc>
        <w:tc>
          <w:tcPr>
            <w:tcW w:w="669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C9B833" w14:textId="1B06CB1F" w:rsidR="000059A3" w:rsidRPr="000059A3" w:rsidRDefault="000059A3" w:rsidP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Vignette interactions</w:t>
            </w:r>
          </w:p>
        </w:tc>
        <w:tc>
          <w:tcPr>
            <w:tcW w:w="791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AC5373" w14:textId="36780B4A" w:rsidR="000059A3" w:rsidRPr="000059A3" w:rsidRDefault="000059A3" w:rsidP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Respondent characteristics</w:t>
            </w:r>
          </w:p>
        </w:tc>
        <w:tc>
          <w:tcPr>
            <w:tcW w:w="492" w:type="pct"/>
            <w:tcBorders>
              <w:top w:val="single" w:sz="12" w:space="0" w:color="auto"/>
              <w:bottom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0A0ADD" w14:textId="160EC998" w:rsidR="000059A3" w:rsidRPr="000059A3" w:rsidRDefault="000059A3" w:rsidP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4E499D">
              <w:rPr>
                <w:rFonts w:ascii="Garamond" w:hAnsi="Garamond" w:cs="Courier New"/>
                <w:b/>
                <w:bCs/>
                <w:kern w:val="0"/>
                <w:sz w:val="20"/>
                <w:szCs w:val="20"/>
              </w:rPr>
              <w:t>Full model</w:t>
            </w:r>
          </w:p>
        </w:tc>
      </w:tr>
      <w:tr w:rsidR="000059A3" w:rsidRPr="000059A3" w14:paraId="319A2A09" w14:textId="77777777" w:rsidTr="000059A3">
        <w:tc>
          <w:tcPr>
            <w:tcW w:w="174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DE2387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Intercept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05D40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4.317***</w:t>
            </w:r>
          </w:p>
        </w:tc>
        <w:tc>
          <w:tcPr>
            <w:tcW w:w="516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A4C0A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2.286***</w:t>
            </w:r>
          </w:p>
        </w:tc>
        <w:tc>
          <w:tcPr>
            <w:tcW w:w="669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80916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2.101***</w:t>
            </w:r>
          </w:p>
        </w:tc>
        <w:tc>
          <w:tcPr>
            <w:tcW w:w="791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56ED1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4.265***</w:t>
            </w:r>
          </w:p>
        </w:tc>
        <w:tc>
          <w:tcPr>
            <w:tcW w:w="492" w:type="pct"/>
            <w:tcBorders>
              <w:top w:val="single" w:sz="4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D3636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4.846***</w:t>
            </w:r>
          </w:p>
        </w:tc>
      </w:tr>
      <w:tr w:rsidR="000059A3" w:rsidRPr="000059A3" w14:paraId="27FB3F4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24B623B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04257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1CEF6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2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19890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ABA5D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32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070FF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370)</w:t>
            </w:r>
          </w:p>
        </w:tc>
      </w:tr>
      <w:tr w:rsidR="000059A3" w:rsidRPr="000059A3" w14:paraId="5A33793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B87A5C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Gender: Male (ref.: Fema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3B124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384AF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40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A0A93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201+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897C4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7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70888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57</w:t>
            </w:r>
          </w:p>
        </w:tc>
      </w:tr>
      <w:tr w:rsidR="000059A3" w:rsidRPr="000059A3" w14:paraId="6C1F98D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BF0835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AA941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FF66E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1CA3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7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CBC73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A5C26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5)</w:t>
            </w:r>
          </w:p>
        </w:tc>
      </w:tr>
      <w:tr w:rsidR="000059A3" w:rsidRPr="000059A3" w14:paraId="4638056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3795D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(ref.: Great Bri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7C779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04492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72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761AB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61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0EC441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65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FBF02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280</w:t>
            </w:r>
          </w:p>
        </w:tc>
      </w:tr>
      <w:tr w:rsidR="000059A3" w:rsidRPr="000059A3" w14:paraId="4775C85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34B535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189C3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2D4A9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5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93324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FCF38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17A08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11)</w:t>
            </w:r>
          </w:p>
        </w:tc>
      </w:tr>
      <w:tr w:rsidR="000059A3" w:rsidRPr="000059A3" w14:paraId="783A7C5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926F2C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India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BF90B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20DE3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489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F9638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481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6C2EC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476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4C328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208</w:t>
            </w:r>
          </w:p>
        </w:tc>
      </w:tr>
      <w:tr w:rsidR="000059A3" w:rsidRPr="000059A3" w14:paraId="7DDF5EE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C20580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59FA2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DEB7B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4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3A792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47150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FD8B8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15)</w:t>
            </w:r>
          </w:p>
        </w:tc>
      </w:tr>
      <w:tr w:rsidR="000059A3" w:rsidRPr="000059A3" w14:paraId="1E6671E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49F84C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Duration of residence: 5 years (ref.: 3 years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C7770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2DB49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73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75BA0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204+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6F839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64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178C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51</w:t>
            </w:r>
          </w:p>
        </w:tc>
      </w:tr>
      <w:tr w:rsidR="000059A3" w:rsidRPr="000059A3" w14:paraId="7DF993D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B2D5894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AC0A8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1D5C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5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63109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5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810F3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322D1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3)</w:t>
            </w:r>
          </w:p>
        </w:tc>
      </w:tr>
      <w:tr w:rsidR="000059A3" w:rsidRPr="000059A3" w14:paraId="2BBCD38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A984E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5D98F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C23B4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10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6832A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85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6C558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60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194D7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58***</w:t>
            </w:r>
          </w:p>
        </w:tc>
      </w:tr>
      <w:tr w:rsidR="000059A3" w:rsidRPr="000059A3" w14:paraId="0DA80DE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0A9B1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ED513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50C4B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77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97098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6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5650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4B9BE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4)</w:t>
            </w:r>
          </w:p>
        </w:tc>
      </w:tr>
      <w:tr w:rsidR="000059A3" w:rsidRPr="000059A3" w14:paraId="1D931E4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2A7133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Language proficiency: Very good (ref.: Little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4564E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3DC92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973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5B44C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976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6A24B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989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0F509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984***</w:t>
            </w:r>
          </w:p>
        </w:tc>
      </w:tr>
      <w:tr w:rsidR="000059A3" w:rsidRPr="000059A3" w14:paraId="643D104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FD3B79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DF54D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C6ABA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B4D11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C5E62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1C142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8)</w:t>
            </w:r>
          </w:p>
        </w:tc>
      </w:tr>
      <w:tr w:rsidR="000059A3" w:rsidRPr="000059A3" w14:paraId="0B32F35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A648E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(ref.: Seeking employment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47F9A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420BF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385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D192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388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00DDB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384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E4654E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656***</w:t>
            </w:r>
          </w:p>
        </w:tc>
      </w:tr>
      <w:tr w:rsidR="000059A3" w:rsidRPr="000059A3" w14:paraId="0B1A3CE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ADFB8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997BA0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C91AD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1700F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8D0EA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77C70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68)</w:t>
            </w:r>
          </w:p>
        </w:tc>
      </w:tr>
      <w:tr w:rsidR="000059A3" w:rsidRPr="000059A3" w14:paraId="4D9B605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89ED444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(ref.: Retai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41FB9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5D7CE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174***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8CF0A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459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F9D90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1.444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C0742D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69</w:t>
            </w:r>
          </w:p>
        </w:tc>
      </w:tr>
      <w:tr w:rsidR="000059A3" w:rsidRPr="000059A3" w14:paraId="167A663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CC7CB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DA5E4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5F16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59)</w:t>
            </w: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01E24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84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523C5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8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E2D10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31)</w:t>
            </w:r>
          </w:p>
        </w:tc>
      </w:tr>
      <w:tr w:rsidR="000059A3" w:rsidRPr="000059A3" w14:paraId="63CE8B1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B12ACB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Gender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C3988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BEFA0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8A1AD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63***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33493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8DCBC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24***</w:t>
            </w:r>
          </w:p>
        </w:tc>
      </w:tr>
      <w:tr w:rsidR="000059A3" w:rsidRPr="000059A3" w14:paraId="5DEDC53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BB0BB6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BCFF7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A224F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72022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8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C9A93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6DD0B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16)</w:t>
            </w:r>
          </w:p>
        </w:tc>
      </w:tr>
      <w:tr w:rsidR="000059A3" w:rsidRPr="000059A3" w14:paraId="2EB67EF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B2BD2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5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1008B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2A419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244A0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53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37C8A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1982A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0059A3" w14:paraId="2877A5A8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A327179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38065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57700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726AB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46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D7550C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A837F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0059A3" w14:paraId="1408E23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1AF2A1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Gender: Male × Residence period: 10 years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DAC0B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20D99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495CC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48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7880E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F6E70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0059A3" w14:paraId="6C2DDFC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DB0B15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44F9D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30DB4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594BD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45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C0877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190DA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0059A3" w14:paraId="667C7CF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EF2897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Gender (resp.): Mal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F50B6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C2A95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E70FF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5BB09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228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92B6D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220*</w:t>
            </w:r>
          </w:p>
        </w:tc>
      </w:tr>
      <w:tr w:rsidR="000059A3" w:rsidRPr="000059A3" w14:paraId="25BAF0D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0D1FD8B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F8AF1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61C6E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18FCB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A4B08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1625F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05)</w:t>
            </w:r>
          </w:p>
        </w:tc>
      </w:tr>
      <w:tr w:rsidR="000059A3" w:rsidRPr="000059A3" w14:paraId="1CF2A69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B60A80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BD924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A1E6C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1FBF4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F9F63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0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E67534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15***</w:t>
            </w:r>
          </w:p>
        </w:tc>
      </w:tr>
      <w:tr w:rsidR="000059A3" w:rsidRPr="000059A3" w14:paraId="7D3D3CB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3ED692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E82B3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6CF280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3FC48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64228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03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8E401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04)</w:t>
            </w:r>
          </w:p>
        </w:tc>
      </w:tr>
      <w:tr w:rsidR="000059A3" w:rsidRPr="000059A3" w14:paraId="69AEAF1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14E550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Education (resp.): Realschule (10) (ref.: Hauptschule (8/9)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21AC3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D8815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E5B0E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C07BC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06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58CC9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10</w:t>
            </w:r>
          </w:p>
        </w:tc>
      </w:tr>
      <w:tr w:rsidR="000059A3" w:rsidRPr="000059A3" w14:paraId="742323A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7F5866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96F29E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A67B1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CC55A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FFBC8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EFF8A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9)</w:t>
            </w:r>
          </w:p>
        </w:tc>
      </w:tr>
      <w:tr w:rsidR="000059A3" w:rsidRPr="000059A3" w14:paraId="164ACFE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1C1A69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Abitur, Fachhochschulreif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2DE5F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DC1AE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022A5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4207FC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5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D2426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47</w:t>
            </w:r>
          </w:p>
        </w:tc>
      </w:tr>
      <w:tr w:rsidR="000059A3" w:rsidRPr="000059A3" w14:paraId="27DF4DB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1679E7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4F7A7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01A287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8FDD3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25407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6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82829F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6)</w:t>
            </w:r>
          </w:p>
        </w:tc>
      </w:tr>
      <w:tr w:rsidR="000059A3" w:rsidRPr="000059A3" w14:paraId="04F68F9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B51C8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No diploma/in school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153A7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870E0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742A1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80A36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637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E0A875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627</w:t>
            </w:r>
          </w:p>
        </w:tc>
      </w:tr>
      <w:tr w:rsidR="000059A3" w:rsidRPr="000059A3" w14:paraId="31C8D03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EF40D1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9644C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DA532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B3DD9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4A054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637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4B9AA5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638)</w:t>
            </w:r>
          </w:p>
        </w:tc>
      </w:tr>
      <w:tr w:rsidR="000059A3" w:rsidRPr="000059A3" w14:paraId="416AA0D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E92E3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itizenship (resp.): Dual citizenship (ref.: Only German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9FCCF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866A9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B49E7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30131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749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5A689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746***</w:t>
            </w:r>
          </w:p>
        </w:tc>
      </w:tr>
      <w:tr w:rsidR="000059A3" w:rsidRPr="000059A3" w14:paraId="580E8A1A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A98FA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F9E0C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31E3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E232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CAE5E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0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4E1DE0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05)</w:t>
            </w:r>
          </w:p>
        </w:tc>
      </w:tr>
      <w:tr w:rsidR="000059A3" w:rsidRPr="000059A3" w14:paraId="127A6D6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D4FB0F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Third country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B052B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619E9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40D6FC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86013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71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EA097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59</w:t>
            </w:r>
          </w:p>
        </w:tc>
      </w:tr>
      <w:tr w:rsidR="000059A3" w:rsidRPr="000059A3" w14:paraId="1F683B4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DC2F6D4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8425F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B2483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89D9C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75433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82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9FB82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82)</w:t>
            </w:r>
          </w:p>
        </w:tc>
      </w:tr>
      <w:tr w:rsidR="000059A3" w:rsidRPr="000059A3" w14:paraId="4B51E97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CB62851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Region (resp.): East Germany (ref.: West Germany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35A75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62388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1F979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07622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90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4C89D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96</w:t>
            </w:r>
          </w:p>
        </w:tc>
      </w:tr>
      <w:tr w:rsidR="000059A3" w:rsidRPr="000059A3" w14:paraId="0541738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76F9B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F578A4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60654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919A04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26443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4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14DBC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45)</w:t>
            </w:r>
          </w:p>
        </w:tc>
      </w:tr>
      <w:tr w:rsidR="000059A3" w:rsidRPr="000059A3" w14:paraId="3E2C960C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F91DD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FB86B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96D109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2294C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B3577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372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82E2AC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381***</w:t>
            </w:r>
          </w:p>
        </w:tc>
      </w:tr>
      <w:tr w:rsidR="000059A3" w:rsidRPr="000059A3" w14:paraId="193FF4DF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851E34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E4948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C2388A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3EB86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33413D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2)</w:t>
            </w: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FE903B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44)</w:t>
            </w:r>
          </w:p>
        </w:tc>
      </w:tr>
      <w:tr w:rsidR="000059A3" w:rsidRPr="000059A3" w14:paraId="5474CBD1" w14:textId="77777777" w:rsidTr="000059A3">
        <w:tc>
          <w:tcPr>
            <w:tcW w:w="1741" w:type="pct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9D06F3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3259" w:type="pct"/>
            <w:gridSpan w:val="5"/>
            <w:tcBorders>
              <w:top w:val="single" w:sz="12" w:space="0" w:color="auto"/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5845A7" w14:textId="2030F297" w:rsidR="000059A3" w:rsidRPr="000059A3" w:rsidRDefault="000059A3" w:rsidP="000059A3">
            <w:pPr>
              <w:autoSpaceDE w:val="0"/>
              <w:autoSpaceDN w:val="0"/>
              <w:adjustRightInd w:val="0"/>
              <w:jc w:val="right"/>
              <w:rPr>
                <w:rFonts w:ascii="Garamond" w:hAnsi="Garamond" w:cs="Courier New"/>
                <w:kern w:val="0"/>
                <w:sz w:val="20"/>
                <w:szCs w:val="20"/>
              </w:rPr>
            </w:pPr>
            <w:r>
              <w:rPr>
                <w:rFonts w:ascii="Garamond" w:hAnsi="Garamond" w:cs="Courier New"/>
                <w:kern w:val="0"/>
                <w:sz w:val="20"/>
                <w:szCs w:val="20"/>
              </w:rPr>
              <w:t>Continued on next page</w:t>
            </w:r>
          </w:p>
        </w:tc>
      </w:tr>
      <w:tr w:rsidR="000059A3" w:rsidRPr="000059A3" w14:paraId="79F49E2C" w14:textId="77777777" w:rsidTr="000059A3">
        <w:tc>
          <w:tcPr>
            <w:tcW w:w="174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54256BF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06D2E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9D4AE0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24DD1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41BA8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9EAA3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</w:tr>
      <w:tr w:rsidR="000059A3" w:rsidRPr="000059A3" w14:paraId="58A8845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5A1D8B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lastRenderedPageBreak/>
              <w:t>Economic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D04C0A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60638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D7BC4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5E3E5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12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8A6DF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010</w:t>
            </w:r>
          </w:p>
        </w:tc>
      </w:tr>
      <w:tr w:rsidR="000059A3" w:rsidRPr="000059A3" w14:paraId="257720F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3E952D2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1B26F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B3BCE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762F9E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B1AFDA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1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81892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1)</w:t>
            </w:r>
          </w:p>
        </w:tc>
      </w:tr>
      <w:tr w:rsidR="000059A3" w:rsidRPr="000059A3" w14:paraId="032B1AD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396DD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Party preference (resp.): SPD (ref.: CDU/CSU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389CF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EA75D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B879B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22914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854*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02B961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837***</w:t>
            </w:r>
          </w:p>
        </w:tc>
      </w:tr>
      <w:tr w:rsidR="000059A3" w:rsidRPr="000059A3" w14:paraId="0EF226F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7B1E3C8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E7C272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BF7F10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E70B0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79F428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8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C7B18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80)</w:t>
            </w:r>
          </w:p>
        </w:tc>
      </w:tr>
      <w:tr w:rsidR="000059A3" w:rsidRPr="000059A3" w14:paraId="1386DCC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CE926C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Bündnis 90 / Die Grünen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1D4234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5975B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05C60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18B88A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29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068E1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431*</w:t>
            </w:r>
          </w:p>
        </w:tc>
      </w:tr>
      <w:tr w:rsidR="000059A3" w:rsidRPr="000059A3" w14:paraId="5C7BF85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CFB95F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707428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C8F5CA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2E1597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310C6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98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B6C3A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98)</w:t>
            </w:r>
          </w:p>
        </w:tc>
      </w:tr>
      <w:tr w:rsidR="000059A3" w:rsidRPr="000059A3" w14:paraId="0698323D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AF3F1D0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FDP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906CD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AD2BE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794F8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CEC9A0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35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BDDC9E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346</w:t>
            </w:r>
          </w:p>
        </w:tc>
      </w:tr>
      <w:tr w:rsidR="000059A3" w:rsidRPr="000059A3" w14:paraId="38400B3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7CBF700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CF6E4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C5706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7751EF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32C36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5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D7E103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55)</w:t>
            </w:r>
          </w:p>
        </w:tc>
      </w:tr>
      <w:tr w:rsidR="000059A3" w:rsidRPr="000059A3" w14:paraId="5588620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FBB1B3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Die Link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DCDCA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1097DC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2A50D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66B5DD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55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FC850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66</w:t>
            </w:r>
          </w:p>
        </w:tc>
      </w:tr>
      <w:tr w:rsidR="000059A3" w:rsidRPr="000059A3" w14:paraId="200B4FB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2512AF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54ABE9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F7F23E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B90A4A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709E88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49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2928B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49)</w:t>
            </w:r>
          </w:p>
        </w:tc>
      </w:tr>
      <w:tr w:rsidR="000059A3" w:rsidRPr="000059A3" w14:paraId="6BBB8F5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CFD0C05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AfD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C30A0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F64DC9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B6FD7E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BAE8E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68**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986997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79**</w:t>
            </w:r>
          </w:p>
        </w:tc>
      </w:tr>
      <w:tr w:rsidR="000059A3" w:rsidRPr="000059A3" w14:paraId="2454E0D5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765C77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8C5F7B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BC904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5F6DB9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A53F34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84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A7903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84)</w:t>
            </w:r>
          </w:p>
        </w:tc>
      </w:tr>
      <w:tr w:rsidR="000059A3" w:rsidRPr="000059A3" w14:paraId="73CA6671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7420419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Other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A4202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5734A2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F13C1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9A605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27+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6E053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509+</w:t>
            </w:r>
          </w:p>
        </w:tc>
      </w:tr>
      <w:tr w:rsidR="000059A3" w:rsidRPr="000059A3" w14:paraId="422C083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6C8F2FD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1EAA0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6CB6E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B10A1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CDCF64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80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E137F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281)</w:t>
            </w:r>
          </w:p>
        </w:tc>
      </w:tr>
      <w:tr w:rsidR="000059A3" w:rsidRPr="000059A3" w14:paraId="60297C3B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43325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No preference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2F00F9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92428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103EB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642D95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83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9960F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81</w:t>
            </w:r>
          </w:p>
        </w:tc>
      </w:tr>
      <w:tr w:rsidR="000059A3" w:rsidRPr="000059A3" w14:paraId="1C77C370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8FCC7C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1A47DD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E7CCEA4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510372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1FC6C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5)</w:t>
            </w: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018A4D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155)</w:t>
            </w:r>
          </w:p>
        </w:tc>
      </w:tr>
      <w:tr w:rsidR="000059A3" w:rsidRPr="000059A3" w14:paraId="47F07DB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9916D8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Age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B24166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7C745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88F2C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D73BE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F20C9F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22***</w:t>
            </w:r>
          </w:p>
        </w:tc>
      </w:tr>
      <w:tr w:rsidR="000059A3" w:rsidRPr="000059A3" w14:paraId="1FD37642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013BAC8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F17AA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DFC079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8BC87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978FF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87BC8C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03)</w:t>
            </w:r>
          </w:p>
        </w:tc>
      </w:tr>
      <w:tr w:rsidR="000059A3" w:rsidRPr="000059A3" w14:paraId="2E3F0874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E6C7947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Turkey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754E37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946816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DE2135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4ACC63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33D35A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65***</w:t>
            </w:r>
          </w:p>
        </w:tc>
      </w:tr>
      <w:tr w:rsidR="000059A3" w:rsidRPr="000059A3" w14:paraId="2FDB508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340F00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F304A1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A964A9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2B74EB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D541C4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CE6A9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9)</w:t>
            </w:r>
          </w:p>
        </w:tc>
      </w:tr>
      <w:tr w:rsidR="000059A3" w:rsidRPr="000059A3" w14:paraId="3A4094B7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BAC7388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ountry of origin: India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1D8D5E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692491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50BF41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69F06C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DD472A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-0.132***</w:t>
            </w:r>
          </w:p>
        </w:tc>
      </w:tr>
      <w:tr w:rsidR="000059A3" w:rsidRPr="000059A3" w14:paraId="66F94BA6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A9614F5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AAEEB1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37DEDBB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115FC0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371300A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84CD7A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9)</w:t>
            </w:r>
          </w:p>
        </w:tc>
      </w:tr>
      <w:tr w:rsidR="000059A3" w:rsidRPr="000059A3" w14:paraId="5EA4E2D3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4D80B6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Employment: Employed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F3B328E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D0F693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34572D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A54BEC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028F75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142***</w:t>
            </w:r>
          </w:p>
        </w:tc>
      </w:tr>
      <w:tr w:rsidR="000059A3" w:rsidRPr="000059A3" w14:paraId="09B8CAAE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9E90EA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3C2A6029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0B7E82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6A52D3AC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68F58B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44AEED2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1)</w:t>
            </w:r>
          </w:p>
        </w:tc>
      </w:tr>
      <w:tr w:rsidR="000059A3" w:rsidRPr="000059A3" w14:paraId="7D6FBE7F" w14:textId="77777777" w:rsidTr="000059A3">
        <w:tc>
          <w:tcPr>
            <w:tcW w:w="174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1442744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  <w:t>Current citizenship: Renounce × Immigration concern (resp.)</w:t>
            </w: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EA31C10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516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278932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669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6B1932F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791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685A6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  <w:lang w:val="en-US"/>
              </w:rPr>
            </w:pPr>
          </w:p>
        </w:tc>
        <w:tc>
          <w:tcPr>
            <w:tcW w:w="492" w:type="pct"/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F5FE8B8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0.079*</w:t>
            </w:r>
          </w:p>
        </w:tc>
      </w:tr>
      <w:tr w:rsidR="000059A3" w:rsidRPr="000059A3" w14:paraId="2CC7C099" w14:textId="77777777" w:rsidTr="000059A3">
        <w:tc>
          <w:tcPr>
            <w:tcW w:w="174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42EBFE4E" w14:textId="77777777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7287CD0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516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ED16573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669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222DD9CD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791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54094BF6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</w:p>
        </w:tc>
        <w:tc>
          <w:tcPr>
            <w:tcW w:w="492" w:type="pct"/>
            <w:tcBorders>
              <w:bottom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03B408F1" w14:textId="77777777" w:rsidR="000059A3" w:rsidRPr="000059A3" w:rsidRDefault="000059A3">
            <w:pPr>
              <w:autoSpaceDE w:val="0"/>
              <w:autoSpaceDN w:val="0"/>
              <w:adjustRightInd w:val="0"/>
              <w:jc w:val="center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(0.031)</w:t>
            </w:r>
          </w:p>
        </w:tc>
      </w:tr>
      <w:tr w:rsidR="000059A3" w:rsidRPr="000059A3" w14:paraId="681D9D15" w14:textId="77777777" w:rsidTr="000059A3">
        <w:tc>
          <w:tcPr>
            <w:tcW w:w="5000" w:type="pct"/>
            <w:gridSpan w:val="6"/>
            <w:tcBorders>
              <w:top w:val="single" w:sz="12" w:space="0" w:color="auto"/>
            </w:tcBorders>
            <w:tcMar>
              <w:top w:w="25" w:type="nil"/>
              <w:left w:w="85" w:type="nil"/>
              <w:bottom w:w="25" w:type="nil"/>
              <w:right w:w="85" w:type="nil"/>
            </w:tcMar>
            <w:vAlign w:val="center"/>
          </w:tcPr>
          <w:p w14:paraId="157C999B" w14:textId="7D85E6CB" w:rsidR="000059A3" w:rsidRPr="000059A3" w:rsidRDefault="000059A3">
            <w:pPr>
              <w:autoSpaceDE w:val="0"/>
              <w:autoSpaceDN w:val="0"/>
              <w:adjustRightInd w:val="0"/>
              <w:rPr>
                <w:rFonts w:ascii="Garamond" w:hAnsi="Garamond" w:cs="Courier New"/>
                <w:kern w:val="0"/>
                <w:sz w:val="20"/>
                <w:szCs w:val="20"/>
              </w:rPr>
            </w:pPr>
            <w:r w:rsidRPr="000059A3">
              <w:rPr>
                <w:rFonts w:ascii="Garamond" w:hAnsi="Garamond" w:cs="Courier New"/>
                <w:kern w:val="0"/>
                <w:sz w:val="20"/>
                <w:szCs w:val="20"/>
              </w:rPr>
              <w:t>+ p &lt; 0.1, * p &lt; 0.05, ** p &lt; 0.01, *** p &lt; 0.001</w:t>
            </w:r>
          </w:p>
        </w:tc>
      </w:tr>
    </w:tbl>
    <w:p w14:paraId="1EF44AFD" w14:textId="13042F83" w:rsidR="00BC12DC" w:rsidRDefault="00BC12DC" w:rsidP="000059A3">
      <w:pPr>
        <w:spacing w:after="200" w:line="360" w:lineRule="auto"/>
        <w:jc w:val="both"/>
        <w:rPr>
          <w:rFonts w:ascii="Garamond" w:hAnsi="Garamond"/>
          <w:lang w:val="en-US"/>
        </w:rPr>
      </w:pPr>
    </w:p>
    <w:p w14:paraId="229F7867" w14:textId="77777777" w:rsidR="00BC12DC" w:rsidRDefault="00BC12DC">
      <w:pPr>
        <w:rPr>
          <w:rFonts w:ascii="Garamond" w:hAnsi="Garamond"/>
          <w:lang w:val="en-US"/>
        </w:rPr>
      </w:pPr>
      <w:r>
        <w:rPr>
          <w:rFonts w:ascii="Garamond" w:hAnsi="Garamond"/>
          <w:lang w:val="en-US"/>
        </w:rPr>
        <w:br w:type="page"/>
      </w:r>
    </w:p>
    <w:p w14:paraId="7B875CE8" w14:textId="76C7E765" w:rsidR="00461CB2" w:rsidRPr="00BC12DC" w:rsidRDefault="00BC12DC" w:rsidP="00BC12DC">
      <w:pPr>
        <w:pStyle w:val="Listenabsatz"/>
        <w:numPr>
          <w:ilvl w:val="0"/>
          <w:numId w:val="2"/>
        </w:numPr>
        <w:spacing w:after="200" w:line="360" w:lineRule="auto"/>
        <w:jc w:val="both"/>
        <w:rPr>
          <w:rFonts w:ascii="Garamond" w:hAnsi="Garamond"/>
          <w:b/>
          <w:bCs/>
          <w:sz w:val="28"/>
          <w:szCs w:val="28"/>
          <w:lang w:val="en-US"/>
        </w:rPr>
      </w:pPr>
      <w:r w:rsidRPr="00BC12DC">
        <w:rPr>
          <w:rFonts w:ascii="Garamond" w:hAnsi="Garamond"/>
          <w:b/>
          <w:bCs/>
          <w:sz w:val="28"/>
          <w:szCs w:val="28"/>
          <w:lang w:val="en-US"/>
        </w:rPr>
        <w:lastRenderedPageBreak/>
        <w:t>Bibliography</w:t>
      </w:r>
    </w:p>
    <w:p w14:paraId="64139226" w14:textId="77777777" w:rsidR="00BC12DC" w:rsidRPr="00BC12DC" w:rsidRDefault="00BC12DC" w:rsidP="00BC12D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C12DC">
        <w:t>GESIS - Leibniz-Institut für Sozialwissenschaften. 2023. “Allgemeine Bevölkerungsumfrage Der Sozialwissenschaften ALLBUS 2021.” https://doi.org/10.4232/1.14238.</w:t>
      </w:r>
    </w:p>
    <w:p w14:paraId="755A5412" w14:textId="28A84A37" w:rsidR="00BC12DC" w:rsidRPr="00BC12DC" w:rsidRDefault="00BC12DC" w:rsidP="000059A3">
      <w:pPr>
        <w:spacing w:after="200" w:line="360" w:lineRule="auto"/>
        <w:jc w:val="both"/>
        <w:rPr>
          <w:rFonts w:ascii="Garamond" w:hAnsi="Garamond"/>
          <w:lang w:val="en-US"/>
        </w:rPr>
      </w:pPr>
      <w:r>
        <w:rPr>
          <w:rFonts w:ascii="Garamond" w:hAnsi="Garamond"/>
          <w:lang w:val="en-US"/>
        </w:rPr>
        <w:fldChar w:fldCharType="end"/>
      </w:r>
    </w:p>
    <w:sectPr w:rsidR="00BC12DC" w:rsidRPr="00BC12D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608486" w14:textId="77777777" w:rsidR="00A5713F" w:rsidRDefault="00A5713F" w:rsidP="00B44B6D">
      <w:r>
        <w:separator/>
      </w:r>
    </w:p>
  </w:endnote>
  <w:endnote w:type="continuationSeparator" w:id="0">
    <w:p w14:paraId="7C628B21" w14:textId="77777777" w:rsidR="00A5713F" w:rsidRDefault="00A5713F" w:rsidP="00B44B6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2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</w:rPr>
      <w:id w:val="450675670"/>
      <w:docPartObj>
        <w:docPartGallery w:val="Page Numbers (Bottom of Page)"/>
        <w:docPartUnique/>
      </w:docPartObj>
    </w:sdtPr>
    <w:sdtContent>
      <w:p w14:paraId="5028F1B3" w14:textId="5905FF38" w:rsidR="00B44B6D" w:rsidRDefault="00B44B6D" w:rsidP="002A3B9A">
        <w:pPr>
          <w:pStyle w:val="Fuzeile"/>
          <w:framePr w:wrap="none" w:vAnchor="text" w:hAnchor="margin" w:xAlign="right" w:y="1"/>
          <w:rPr>
            <w:rStyle w:val="Seitenzahl"/>
          </w:rPr>
        </w:pPr>
        <w:r>
          <w:rPr>
            <w:rStyle w:val="Seitenzahl"/>
          </w:rPr>
          <w:fldChar w:fldCharType="begin"/>
        </w:r>
        <w:r>
          <w:rPr>
            <w:rStyle w:val="Seitenzahl"/>
          </w:rPr>
          <w:instrText xml:space="preserve"> PAGE </w:instrText>
        </w:r>
        <w:r>
          <w:rPr>
            <w:rStyle w:val="Seitenzahl"/>
          </w:rPr>
          <w:fldChar w:fldCharType="end"/>
        </w:r>
      </w:p>
    </w:sdtContent>
  </w:sdt>
  <w:p w14:paraId="309145A1" w14:textId="77777777" w:rsidR="00B44B6D" w:rsidRDefault="00B44B6D" w:rsidP="00B44B6D">
    <w:pPr>
      <w:pStyle w:val="Fuzeil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Seitenzahl"/>
        <w:rFonts w:ascii="Garamond" w:hAnsi="Garamond"/>
      </w:rPr>
      <w:id w:val="873581837"/>
      <w:docPartObj>
        <w:docPartGallery w:val="Page Numbers (Bottom of Page)"/>
        <w:docPartUnique/>
      </w:docPartObj>
    </w:sdtPr>
    <w:sdtContent>
      <w:p w14:paraId="47A6F2C1" w14:textId="2CAA2D3E" w:rsidR="00B44B6D" w:rsidRPr="00B44B6D" w:rsidRDefault="00B44B6D" w:rsidP="002A3B9A">
        <w:pPr>
          <w:pStyle w:val="Fuzeile"/>
          <w:framePr w:wrap="none" w:vAnchor="text" w:hAnchor="margin" w:xAlign="right" w:y="1"/>
          <w:rPr>
            <w:rStyle w:val="Seitenzahl"/>
            <w:rFonts w:ascii="Garamond" w:hAnsi="Garamond"/>
          </w:rPr>
        </w:pPr>
        <w:r w:rsidRPr="00B44B6D">
          <w:rPr>
            <w:rStyle w:val="Seitenzahl"/>
            <w:rFonts w:ascii="Garamond" w:hAnsi="Garamond"/>
          </w:rPr>
          <w:fldChar w:fldCharType="begin"/>
        </w:r>
        <w:r w:rsidRPr="00B44B6D">
          <w:rPr>
            <w:rStyle w:val="Seitenzahl"/>
            <w:rFonts w:ascii="Garamond" w:hAnsi="Garamond"/>
          </w:rPr>
          <w:instrText xml:space="preserve"> PAGE </w:instrText>
        </w:r>
        <w:r w:rsidRPr="00B44B6D">
          <w:rPr>
            <w:rStyle w:val="Seitenzahl"/>
            <w:rFonts w:ascii="Garamond" w:hAnsi="Garamond"/>
          </w:rPr>
          <w:fldChar w:fldCharType="separate"/>
        </w:r>
        <w:r w:rsidRPr="00B44B6D">
          <w:rPr>
            <w:rStyle w:val="Seitenzahl"/>
            <w:rFonts w:ascii="Garamond" w:hAnsi="Garamond"/>
            <w:noProof/>
          </w:rPr>
          <w:t>1</w:t>
        </w:r>
        <w:r w:rsidRPr="00B44B6D">
          <w:rPr>
            <w:rStyle w:val="Seitenzahl"/>
            <w:rFonts w:ascii="Garamond" w:hAnsi="Garamond"/>
          </w:rPr>
          <w:fldChar w:fldCharType="end"/>
        </w:r>
      </w:p>
    </w:sdtContent>
  </w:sdt>
  <w:p w14:paraId="6CA3169A" w14:textId="77777777" w:rsidR="00B44B6D" w:rsidRDefault="00B44B6D" w:rsidP="00B44B6D">
    <w:pPr>
      <w:pStyle w:val="Fuzeile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F44CF6" w14:textId="77777777" w:rsidR="00A5713F" w:rsidRDefault="00A5713F" w:rsidP="00B44B6D">
      <w:r>
        <w:separator/>
      </w:r>
    </w:p>
  </w:footnote>
  <w:footnote w:type="continuationSeparator" w:id="0">
    <w:p w14:paraId="23D1C08B" w14:textId="77777777" w:rsidR="00A5713F" w:rsidRDefault="00A5713F" w:rsidP="00B44B6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E6341F"/>
    <w:multiLevelType w:val="hybridMultilevel"/>
    <w:tmpl w:val="14402714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F280027"/>
    <w:multiLevelType w:val="hybridMultilevel"/>
    <w:tmpl w:val="B3FC544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21277454">
    <w:abstractNumId w:val="0"/>
  </w:num>
  <w:num w:numId="2" w16cid:durableId="635349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4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23921"/>
    <w:rsid w:val="000059A3"/>
    <w:rsid w:val="00053EB1"/>
    <w:rsid w:val="000E6E38"/>
    <w:rsid w:val="001B744E"/>
    <w:rsid w:val="002B2C16"/>
    <w:rsid w:val="003E4AB9"/>
    <w:rsid w:val="00433DE9"/>
    <w:rsid w:val="00461CB2"/>
    <w:rsid w:val="004E499D"/>
    <w:rsid w:val="00523921"/>
    <w:rsid w:val="005C3C22"/>
    <w:rsid w:val="008B3FA8"/>
    <w:rsid w:val="008D735A"/>
    <w:rsid w:val="0090433A"/>
    <w:rsid w:val="00A221EA"/>
    <w:rsid w:val="00A5349B"/>
    <w:rsid w:val="00A535CC"/>
    <w:rsid w:val="00A5713F"/>
    <w:rsid w:val="00B44B6D"/>
    <w:rsid w:val="00B94016"/>
    <w:rsid w:val="00BC12DC"/>
    <w:rsid w:val="00C134F2"/>
    <w:rsid w:val="00C50BE3"/>
    <w:rsid w:val="00D23699"/>
    <w:rsid w:val="00E854A5"/>
    <w:rsid w:val="00EF5F30"/>
    <w:rsid w:val="00F7623F"/>
    <w:rsid w:val="00F77580"/>
    <w:rsid w:val="00FE4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3E73809A"/>
  <w15:chartTrackingRefBased/>
  <w15:docId w15:val="{037731B6-3234-3B4D-9914-B61FDA9723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D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059A3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523921"/>
    <w:pPr>
      <w:ind w:left="720"/>
      <w:contextualSpacing/>
    </w:pPr>
  </w:style>
  <w:style w:type="paragraph" w:styleId="Fuzeile">
    <w:name w:val="footer"/>
    <w:basedOn w:val="Standard"/>
    <w:link w:val="FuzeileZchn"/>
    <w:uiPriority w:val="99"/>
    <w:unhideWhenUsed/>
    <w:rsid w:val="00B44B6D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B44B6D"/>
  </w:style>
  <w:style w:type="character" w:styleId="Seitenzahl">
    <w:name w:val="page number"/>
    <w:basedOn w:val="Absatz-Standardschriftart"/>
    <w:uiPriority w:val="99"/>
    <w:semiHidden/>
    <w:unhideWhenUsed/>
    <w:rsid w:val="00B44B6D"/>
  </w:style>
  <w:style w:type="paragraph" w:styleId="Kopfzeile">
    <w:name w:val="header"/>
    <w:basedOn w:val="Standard"/>
    <w:link w:val="KopfzeileZchn"/>
    <w:uiPriority w:val="99"/>
    <w:unhideWhenUsed/>
    <w:rsid w:val="00B44B6D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B44B6D"/>
  </w:style>
  <w:style w:type="paragraph" w:customStyle="1" w:styleId="Bibliography">
    <w:name w:val="Bibliography"/>
    <w:basedOn w:val="Standard"/>
    <w:link w:val="BibliographyZchn"/>
    <w:rsid w:val="00BC12DC"/>
    <w:pPr>
      <w:ind w:left="720" w:hanging="720"/>
      <w:jc w:val="both"/>
    </w:pPr>
    <w:rPr>
      <w:rFonts w:ascii="Garamond" w:hAnsi="Garamond"/>
      <w:lang w:val="en-US"/>
    </w:rPr>
  </w:style>
  <w:style w:type="character" w:customStyle="1" w:styleId="BibliographyZchn">
    <w:name w:val="Bibliography Zchn"/>
    <w:basedOn w:val="Absatz-Standardschriftart"/>
    <w:link w:val="Bibliography"/>
    <w:rsid w:val="00BC12DC"/>
    <w:rPr>
      <w:rFonts w:ascii="Garamond" w:hAnsi="Garamond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1803</Words>
  <Characters>11359</Characters>
  <Application>Microsoft Office Word</Application>
  <DocSecurity>0</DocSecurity>
  <Lines>94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bian Gülzau | SVR</dc:creator>
  <cp:keywords/>
  <dc:description/>
  <cp:lastModifiedBy>Fabian Gülzau | SVR</cp:lastModifiedBy>
  <cp:revision>8</cp:revision>
  <dcterms:created xsi:type="dcterms:W3CDTF">2023-11-28T11:35:00Z</dcterms:created>
  <dcterms:modified xsi:type="dcterms:W3CDTF">2024-01-29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XhGkn5XB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